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6B3864" w:rsidRDefault="001D22FF" w:rsidP="006B3864">
      <w:pPr>
        <w:keepNext/>
        <w:keepLines/>
        <w:spacing w:line="360" w:lineRule="auto"/>
        <w:outlineLvl w:val="0"/>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Title:</w:t>
      </w:r>
    </w:p>
    <w:p w14:paraId="1E1F1975" w14:textId="723CFA35" w:rsidR="00212CBF" w:rsidRPr="006B3864" w:rsidRDefault="00212CBF"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6B3864" w:rsidRDefault="00212CBF" w:rsidP="006B3864">
      <w:pPr>
        <w:spacing w:line="360" w:lineRule="auto"/>
        <w:rPr>
          <w:rFonts w:ascii="Arial" w:hAnsi="Arial" w:cs="Arial"/>
          <w:color w:val="000000" w:themeColor="text1"/>
          <w:sz w:val="22"/>
          <w:szCs w:val="22"/>
        </w:rPr>
      </w:pPr>
    </w:p>
    <w:p w14:paraId="390B2E1A" w14:textId="77777777" w:rsidR="00212CBF" w:rsidRPr="006B3864" w:rsidRDefault="00212CBF"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Author names and affiliations:</w:t>
      </w:r>
    </w:p>
    <w:p w14:paraId="302E7ACD" w14:textId="3F2792F5" w:rsidR="00212CBF" w:rsidRPr="006B3864" w:rsidRDefault="00212CBF" w:rsidP="006B3864">
      <w:pPr>
        <w:spacing w:line="360" w:lineRule="auto"/>
        <w:rPr>
          <w:rFonts w:ascii="Arial" w:eastAsiaTheme="minorEastAsia" w:hAnsi="Arial" w:cs="Arial"/>
          <w:bCs/>
          <w:color w:val="000000" w:themeColor="text1"/>
          <w:sz w:val="22"/>
          <w:szCs w:val="22"/>
          <w:vertAlign w:val="superscript"/>
        </w:rPr>
      </w:pPr>
      <w:r w:rsidRPr="006B3864">
        <w:rPr>
          <w:rFonts w:ascii="Arial" w:eastAsiaTheme="minorEastAsia" w:hAnsi="Arial" w:cs="Arial"/>
          <w:bCs/>
          <w:color w:val="000000" w:themeColor="text1"/>
          <w:sz w:val="22"/>
          <w:szCs w:val="22"/>
        </w:rPr>
        <w:t>Noura El Habbal</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Hannah J. Hafner</w:t>
      </w:r>
      <w:r w:rsidRPr="006B3864">
        <w:rPr>
          <w:rFonts w:ascii="Arial" w:eastAsiaTheme="minorEastAsia" w:hAnsi="Arial" w:cs="Arial"/>
          <w:bCs/>
          <w:color w:val="000000" w:themeColor="text1"/>
          <w:sz w:val="22"/>
          <w:szCs w:val="22"/>
          <w:vertAlign w:val="superscript"/>
        </w:rPr>
        <w:t>2</w:t>
      </w:r>
      <w:r w:rsidRPr="006B3864">
        <w:rPr>
          <w:rFonts w:ascii="Arial" w:eastAsiaTheme="minorEastAsia" w:hAnsi="Arial" w:cs="Arial"/>
          <w:bCs/>
          <w:color w:val="000000" w:themeColor="text1"/>
          <w:sz w:val="22"/>
          <w:szCs w:val="22"/>
        </w:rPr>
        <w:t xml:space="preserve"> , JeAnna R. Redd</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Molly C. Mulcahy</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Zach Carlson</w:t>
      </w:r>
      <w:r w:rsidRPr="006B3864">
        <w:rPr>
          <w:rFonts w:ascii="Arial" w:eastAsiaTheme="minorEastAsia" w:hAnsi="Arial" w:cs="Arial"/>
          <w:bCs/>
          <w:color w:val="000000" w:themeColor="text1"/>
          <w:sz w:val="22"/>
          <w:szCs w:val="22"/>
          <w:vertAlign w:val="superscript"/>
        </w:rPr>
        <w:t>2</w:t>
      </w:r>
      <w:r w:rsidRPr="006B3864">
        <w:rPr>
          <w:rFonts w:ascii="Arial" w:eastAsiaTheme="minorEastAsia" w:hAnsi="Arial" w:cs="Arial"/>
          <w:bCs/>
          <w:color w:val="000000" w:themeColor="text1"/>
          <w:sz w:val="22"/>
          <w:szCs w:val="22"/>
        </w:rPr>
        <w:t xml:space="preserve"> , </w:t>
      </w:r>
      <w:r w:rsidRPr="006B3864">
        <w:rPr>
          <w:rFonts w:ascii="Arial" w:eastAsiaTheme="minorEastAsia" w:hAnsi="Arial" w:cs="Arial"/>
          <w:bCs/>
          <w:color w:val="000000" w:themeColor="text1"/>
          <w:sz w:val="22"/>
          <w:szCs w:val="22"/>
          <w:highlight w:val="yellow"/>
        </w:rPr>
        <w:t>Holly Reynolds</w:t>
      </w:r>
      <w:r w:rsidRPr="006B3864">
        <w:rPr>
          <w:rFonts w:ascii="Arial" w:eastAsiaTheme="minorEastAsia" w:hAnsi="Arial" w:cs="Arial"/>
          <w:bCs/>
          <w:color w:val="000000" w:themeColor="text1"/>
          <w:sz w:val="22"/>
          <w:szCs w:val="22"/>
          <w:highlight w:val="yellow"/>
          <w:vertAlign w:val="superscript"/>
        </w:rPr>
        <w:t>2</w:t>
      </w:r>
      <w:r w:rsidRPr="006B3864">
        <w:rPr>
          <w:rFonts w:ascii="Arial" w:eastAsiaTheme="minorEastAsia" w:hAnsi="Arial" w:cs="Arial"/>
          <w:bCs/>
          <w:color w:val="000000" w:themeColor="text1"/>
          <w:sz w:val="22"/>
          <w:szCs w:val="22"/>
        </w:rPr>
        <w:t xml:space="preserve"> , Dave Bridges</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and Brigid Gregg</w:t>
      </w:r>
      <w:r w:rsidRPr="006B3864">
        <w:rPr>
          <w:rFonts w:ascii="Arial" w:eastAsiaTheme="minorEastAsia" w:hAnsi="Arial" w:cs="Arial"/>
          <w:bCs/>
          <w:color w:val="000000" w:themeColor="text1"/>
          <w:sz w:val="22"/>
          <w:szCs w:val="22"/>
          <w:vertAlign w:val="superscript"/>
        </w:rPr>
        <w:t>1,2</w:t>
      </w:r>
    </w:p>
    <w:p w14:paraId="5B3351AC" w14:textId="77777777" w:rsidR="002539DB" w:rsidRPr="006B3864" w:rsidRDefault="002539DB" w:rsidP="006B3864">
      <w:pPr>
        <w:pStyle w:val="ListParagraph"/>
        <w:numPr>
          <w:ilvl w:val="0"/>
          <w:numId w:val="1"/>
        </w:num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6B3864" w:rsidRDefault="002539DB" w:rsidP="006B3864">
      <w:pPr>
        <w:pStyle w:val="ListParagraph"/>
        <w:numPr>
          <w:ilvl w:val="0"/>
          <w:numId w:val="1"/>
        </w:num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Department of Pediatrics, University of Michigan</w:t>
      </w:r>
      <w:r w:rsidR="00494187" w:rsidRPr="006B3864">
        <w:rPr>
          <w:rFonts w:ascii="Arial" w:hAnsi="Arial" w:cs="Arial"/>
          <w:color w:val="000000" w:themeColor="text1"/>
          <w:sz w:val="22"/>
          <w:szCs w:val="22"/>
        </w:rPr>
        <w:t xml:space="preserve"> Medical School, Ann Arbor, Michigan,</w:t>
      </w:r>
      <w:r w:rsidRPr="006B3864">
        <w:rPr>
          <w:rFonts w:ascii="Arial" w:hAnsi="Arial" w:cs="Arial"/>
          <w:color w:val="000000" w:themeColor="text1"/>
          <w:sz w:val="22"/>
          <w:szCs w:val="22"/>
        </w:rPr>
        <w:t xml:space="preserve"> U.S.A. </w:t>
      </w:r>
    </w:p>
    <w:p w14:paraId="09302C92" w14:textId="77777777" w:rsidR="00494187" w:rsidRPr="006B3864" w:rsidRDefault="00494187" w:rsidP="006B3864">
      <w:pPr>
        <w:spacing w:line="360" w:lineRule="auto"/>
        <w:rPr>
          <w:rFonts w:ascii="Arial" w:hAnsi="Arial" w:cs="Arial"/>
          <w:color w:val="000000" w:themeColor="text1"/>
          <w:sz w:val="22"/>
          <w:szCs w:val="22"/>
        </w:rPr>
      </w:pPr>
    </w:p>
    <w:p w14:paraId="6E6B1601" w14:textId="77777777" w:rsidR="00212CBF" w:rsidRPr="006B3864" w:rsidRDefault="00212CBF"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Corresponding author:</w:t>
      </w:r>
    </w:p>
    <w:p w14:paraId="1D381C07" w14:textId="77777777" w:rsidR="00212CBF" w:rsidRPr="006B3864" w:rsidRDefault="00212CBF"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Dave Bridges</w:t>
      </w:r>
      <w:r w:rsidRPr="006B3864">
        <w:rPr>
          <w:rFonts w:ascii="Arial" w:hAnsi="Arial" w:cs="Arial"/>
          <w:color w:val="000000" w:themeColor="text1"/>
          <w:sz w:val="22"/>
          <w:szCs w:val="22"/>
        </w:rPr>
        <w:tab/>
        <w:t xml:space="preserve">Email address: </w:t>
      </w:r>
      <w:hyperlink r:id="rId8" w:history="1">
        <w:r w:rsidRPr="006B3864">
          <w:rPr>
            <w:rStyle w:val="Hyperlink"/>
            <w:rFonts w:ascii="Arial" w:hAnsi="Arial" w:cs="Arial"/>
            <w:color w:val="000000" w:themeColor="text1"/>
            <w:sz w:val="22"/>
            <w:szCs w:val="22"/>
          </w:rPr>
          <w:t>davebrid@umich.edu</w:t>
        </w:r>
      </w:hyperlink>
      <w:r w:rsidRPr="006B3864">
        <w:rPr>
          <w:rFonts w:ascii="Arial" w:hAnsi="Arial" w:cs="Arial"/>
          <w:color w:val="000000" w:themeColor="text1"/>
          <w:sz w:val="22"/>
          <w:szCs w:val="22"/>
        </w:rPr>
        <w:t xml:space="preserve"> </w:t>
      </w:r>
    </w:p>
    <w:p w14:paraId="0C97EF2B" w14:textId="28821BB5" w:rsidR="00212CBF" w:rsidRPr="006B3864" w:rsidRDefault="00212CBF" w:rsidP="006B3864">
      <w:pPr>
        <w:spacing w:line="360" w:lineRule="auto"/>
        <w:ind w:left="1440"/>
        <w:rPr>
          <w:rFonts w:ascii="Arial" w:hAnsi="Arial" w:cs="Arial"/>
          <w:color w:val="000000" w:themeColor="text1"/>
          <w:sz w:val="22"/>
          <w:szCs w:val="22"/>
        </w:rPr>
      </w:pPr>
      <w:r w:rsidRPr="006B3864">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6B3864" w:rsidRDefault="00212CBF" w:rsidP="006B3864">
      <w:pPr>
        <w:spacing w:line="360" w:lineRule="auto"/>
        <w:rPr>
          <w:rFonts w:ascii="Arial" w:hAnsi="Arial" w:cs="Arial"/>
          <w:color w:val="000000" w:themeColor="text1"/>
          <w:sz w:val="22"/>
          <w:szCs w:val="22"/>
        </w:rPr>
      </w:pPr>
    </w:p>
    <w:p w14:paraId="6F07D665" w14:textId="77777777" w:rsidR="00212CBF" w:rsidRPr="006B3864" w:rsidRDefault="00212CBF"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Declaration of Interests</w:t>
      </w:r>
    </w:p>
    <w:p w14:paraId="01C9FBF9" w14:textId="5045FB84" w:rsidR="00494187" w:rsidRPr="006B3864" w:rsidRDefault="00212CBF"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 authors have no competing interests to declare</w:t>
      </w:r>
      <w:r w:rsidR="00494187" w:rsidRPr="006B3864">
        <w:rPr>
          <w:rFonts w:ascii="Arial" w:hAnsi="Arial" w:cs="Arial"/>
          <w:color w:val="000000" w:themeColor="text1"/>
          <w:sz w:val="22"/>
          <w:szCs w:val="22"/>
        </w:rPr>
        <w:t>.</w:t>
      </w:r>
    </w:p>
    <w:p w14:paraId="333FD1AC" w14:textId="700BE18B" w:rsidR="00494187" w:rsidRPr="006B3864" w:rsidRDefault="00494187" w:rsidP="006B3864">
      <w:pPr>
        <w:keepNext/>
        <w:keepLines/>
        <w:spacing w:before="480" w:line="360" w:lineRule="auto"/>
        <w:outlineLvl w:val="0"/>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Abstract:</w:t>
      </w:r>
    </w:p>
    <w:p w14:paraId="3DCD1389" w14:textId="29C3C268"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Cre </w:t>
      </w:r>
      <w:r w:rsidRPr="006B3864">
        <w:rPr>
          <w:rFonts w:ascii="Arial" w:hAnsi="Arial" w:cs="Arial"/>
          <w:i/>
          <w:color w:val="000000" w:themeColor="text1"/>
          <w:sz w:val="22"/>
          <w:szCs w:val="22"/>
        </w:rPr>
        <w:t>Tsc1/2</w:t>
      </w:r>
      <w:r w:rsidRPr="006B3864">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6B3864">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6B3864" w:rsidRDefault="00494187" w:rsidP="006B3864">
      <w:pPr>
        <w:spacing w:line="360" w:lineRule="auto"/>
        <w:rPr>
          <w:rFonts w:ascii="Arial" w:hAnsi="Arial" w:cs="Arial"/>
          <w:color w:val="000000" w:themeColor="text1"/>
          <w:sz w:val="22"/>
          <w:szCs w:val="22"/>
        </w:rPr>
      </w:pPr>
    </w:p>
    <w:p w14:paraId="0CDBD3CD" w14:textId="44DC258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b/>
          <w:bCs/>
          <w:color w:val="000000" w:themeColor="text1"/>
          <w:sz w:val="22"/>
          <w:szCs w:val="22"/>
        </w:rPr>
        <w:t>Key words</w:t>
      </w:r>
      <w:r w:rsidRPr="006B3864">
        <w:rPr>
          <w:rFonts w:ascii="Arial" w:hAnsi="Arial" w:cs="Arial"/>
          <w:color w:val="000000" w:themeColor="text1"/>
          <w:sz w:val="22"/>
          <w:szCs w:val="22"/>
        </w:rPr>
        <w:t>: Mammary glands, Milk composition, Adipocytes, mTORC1, Obesity</w:t>
      </w:r>
    </w:p>
    <w:p w14:paraId="4C989697" w14:textId="14D603F0" w:rsidR="00494187" w:rsidRPr="006B3864" w:rsidRDefault="00494187" w:rsidP="006B3864">
      <w:pPr>
        <w:spacing w:line="360" w:lineRule="auto"/>
        <w:rPr>
          <w:rFonts w:ascii="Arial" w:hAnsi="Arial" w:cs="Arial"/>
          <w:color w:val="000000" w:themeColor="text1"/>
          <w:sz w:val="22"/>
          <w:szCs w:val="22"/>
        </w:rPr>
      </w:pPr>
    </w:p>
    <w:p w14:paraId="3AD2BA3F" w14:textId="77777777" w:rsidR="00494187" w:rsidRPr="006B3864" w:rsidRDefault="00494187" w:rsidP="006B3864">
      <w:pPr>
        <w:keepNext/>
        <w:keepLines/>
        <w:spacing w:before="480" w:line="360" w:lineRule="auto"/>
        <w:outlineLvl w:val="0"/>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1.0 Introduction</w:t>
      </w:r>
    </w:p>
    <w:p w14:paraId="023B81C5" w14:textId="58134BF8" w:rsidR="00494187"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ternal obesity has increased by about 10% reaching 38% in 2013 </w:t>
      </w:r>
      <w:r w:rsidRPr="006B3864">
        <w:rPr>
          <w:rFonts w:ascii="Arial" w:hAnsi="Arial" w:cs="Arial"/>
          <w:color w:val="000000" w:themeColor="text1"/>
          <w:sz w:val="22"/>
          <w:szCs w:val="22"/>
        </w:rPr>
        <w:fldChar w:fldCharType="begin" w:fldLock="1"/>
      </w:r>
      <w:r w:rsidR="00E54994">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he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w:t>
      </w:r>
      <w:r w:rsidR="00472C36">
        <w:rPr>
          <w:rFonts w:ascii="Arial" w:hAnsi="Arial" w:cs="Arial"/>
          <w:color w:val="000000" w:themeColor="text1"/>
          <w:sz w:val="22"/>
          <w:szCs w:val="22"/>
        </w:rPr>
        <w:t xml:space="preserve"> </w:t>
      </w:r>
      <w:r w:rsidR="00472C36" w:rsidRPr="006B3864">
        <w:rPr>
          <w:rFonts w:ascii="Arial" w:hAnsi="Arial" w:cs="Arial"/>
          <w:color w:val="000000" w:themeColor="text1"/>
          <w:sz w:val="22"/>
          <w:szCs w:val="22"/>
        </w:rPr>
        <w:t xml:space="preserve">Obesity during pregnancy and lactation can have an impact on offspring development. </w:t>
      </w:r>
      <w:r w:rsidRPr="006B3864">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Barker, 200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However, it remains unknown how maternal obesity affects offspring health during the critical window of lactation and the mechanisms that mediate those effects.</w:t>
      </w:r>
      <w:r w:rsidR="00472C36">
        <w:rPr>
          <w:rFonts w:ascii="Arial" w:hAnsi="Arial" w:cs="Arial"/>
          <w:color w:val="000000" w:themeColor="text1"/>
          <w:sz w:val="22"/>
          <w:szCs w:val="22"/>
        </w:rPr>
        <w:t xml:space="preserve"> </w:t>
      </w:r>
    </w:p>
    <w:p w14:paraId="07E2E096" w14:textId="20621247" w:rsidR="009A1ED6" w:rsidRDefault="009A1ED6" w:rsidP="00472C36">
      <w:pPr>
        <w:spacing w:line="360" w:lineRule="auto"/>
        <w:rPr>
          <w:rFonts w:ascii="Arial" w:hAnsi="Arial" w:cs="Arial"/>
          <w:color w:val="000000" w:themeColor="text1"/>
          <w:sz w:val="22"/>
          <w:szCs w:val="22"/>
        </w:rPr>
      </w:pPr>
    </w:p>
    <w:p w14:paraId="2C6C9E3D" w14:textId="0363839E" w:rsidR="009A1ED6" w:rsidRPr="006B3864" w:rsidRDefault="009A1ED6" w:rsidP="009A1ED6">
      <w:pPr>
        <w:spacing w:line="360" w:lineRule="auto"/>
        <w:rPr>
          <w:rFonts w:ascii="Arial" w:hAnsi="Arial" w:cs="Arial"/>
          <w:color w:val="000000" w:themeColor="text1"/>
          <w:sz w:val="22"/>
          <w:szCs w:val="22"/>
        </w:rPr>
      </w:pPr>
      <w:r>
        <w:rPr>
          <w:rFonts w:ascii="Arial" w:hAnsi="Arial" w:cs="Arial"/>
          <w:color w:val="000000" w:themeColor="text1"/>
          <w:sz w:val="22"/>
          <w:szCs w:val="22"/>
        </w:rPr>
        <w:t>Mechanistic Target of Rapamycin Complex 1 (</w:t>
      </w:r>
      <w:r w:rsidRPr="006B3864">
        <w:rPr>
          <w:rFonts w:ascii="Arial" w:hAnsi="Arial" w:cs="Arial"/>
          <w:color w:val="000000" w:themeColor="text1"/>
          <w:sz w:val="22"/>
          <w:szCs w:val="22"/>
        </w:rPr>
        <w:t>mTORC1</w:t>
      </w:r>
      <w:r>
        <w:rPr>
          <w:rFonts w:ascii="Arial" w:hAnsi="Arial" w:cs="Arial"/>
          <w:color w:val="000000" w:themeColor="text1"/>
          <w:sz w:val="22"/>
          <w:szCs w:val="22"/>
        </w:rPr>
        <w:t>)</w:t>
      </w:r>
      <w:r w:rsidRPr="006B3864">
        <w:rPr>
          <w:rFonts w:ascii="Arial" w:hAnsi="Arial" w:cs="Arial"/>
          <w:color w:val="000000" w:themeColor="text1"/>
          <w:sz w:val="22"/>
          <w:szCs w:val="22"/>
        </w:rPr>
        <w:t xml:space="preserve"> is a </w:t>
      </w:r>
      <w:r>
        <w:rPr>
          <w:rFonts w:ascii="Arial" w:hAnsi="Arial" w:cs="Arial"/>
          <w:color w:val="000000" w:themeColor="text1"/>
          <w:sz w:val="22"/>
          <w:szCs w:val="22"/>
        </w:rPr>
        <w:t xml:space="preserve">critical nutrient sensor and a </w:t>
      </w:r>
      <w:r w:rsidRPr="006B3864">
        <w:rPr>
          <w:rFonts w:ascii="Arial" w:hAnsi="Arial" w:cs="Arial"/>
          <w:color w:val="000000" w:themeColor="text1"/>
          <w:sz w:val="22"/>
          <w:szCs w:val="22"/>
        </w:rPr>
        <w:t xml:space="preserve">main regulator of protein and lipid synthesi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amp; Proud, 2006; Ca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n the presence of </w:t>
      </w:r>
      <w:r>
        <w:rPr>
          <w:rFonts w:ascii="Arial" w:hAnsi="Arial" w:cs="Arial"/>
          <w:color w:val="000000" w:themeColor="text1"/>
          <w:sz w:val="22"/>
          <w:szCs w:val="22"/>
        </w:rPr>
        <w:t xml:space="preserve">anabolic signals like </w:t>
      </w:r>
      <w:r w:rsidRPr="006B3864">
        <w:rPr>
          <w:rFonts w:ascii="Arial" w:hAnsi="Arial" w:cs="Arial"/>
          <w:color w:val="000000" w:themeColor="text1"/>
          <w:sz w:val="22"/>
          <w:szCs w:val="22"/>
        </w:rPr>
        <w:t>insulin,</w:t>
      </w:r>
      <w:r>
        <w:rPr>
          <w:rFonts w:ascii="Arial" w:hAnsi="Arial" w:cs="Arial"/>
          <w:color w:val="000000" w:themeColor="text1"/>
          <w:sz w:val="22"/>
          <w:szCs w:val="22"/>
        </w:rPr>
        <w:t xml:space="preserve"> energy abundance, and amino acid availability</w:t>
      </w:r>
      <w:r w:rsidRPr="006B3864">
        <w:rPr>
          <w:rFonts w:ascii="Arial" w:hAnsi="Arial" w:cs="Arial"/>
          <w:color w:val="000000" w:themeColor="text1"/>
          <w:sz w:val="22"/>
          <w:szCs w:val="22"/>
        </w:rPr>
        <w:t xml:space="preserve">, mTORC1 function is upregulated via the Akt pathway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tani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1)</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mTORC1 promotes lipogenesis via SREBP1</w:t>
      </w:r>
      <w:r>
        <w:rPr>
          <w:rFonts w:ascii="Arial" w:hAnsi="Arial" w:cs="Arial"/>
          <w:color w:val="000000" w:themeColor="text1"/>
          <w:sz w:val="22"/>
          <w:szCs w:val="22"/>
        </w:rPr>
        <w:t xml:space="preserve">, </w:t>
      </w:r>
      <w:r w:rsidRPr="006B3864">
        <w:rPr>
          <w:rFonts w:ascii="Arial" w:hAnsi="Arial" w:cs="Arial"/>
          <w:color w:val="000000" w:themeColor="text1"/>
          <w:sz w:val="22"/>
          <w:szCs w:val="22"/>
        </w:rPr>
        <w:t>promotes adipogenesis</w:t>
      </w:r>
      <w:r>
        <w:rPr>
          <w:rFonts w:ascii="Arial" w:hAnsi="Arial" w:cs="Arial"/>
          <w:color w:val="000000" w:themeColor="text1"/>
          <w:sz w:val="22"/>
          <w:szCs w:val="22"/>
        </w:rPr>
        <w:t>, and</w:t>
      </w:r>
      <w:r w:rsidRPr="006B3864">
        <w:rPr>
          <w:rFonts w:ascii="Arial" w:hAnsi="Arial" w:cs="Arial"/>
          <w:color w:val="000000" w:themeColor="text1"/>
          <w:sz w:val="22"/>
          <w:szCs w:val="22"/>
        </w:rPr>
        <w:t xml:space="preserve"> inhibit</w:t>
      </w:r>
      <w:r>
        <w:rPr>
          <w:rFonts w:ascii="Arial" w:hAnsi="Arial" w:cs="Arial"/>
          <w:color w:val="000000" w:themeColor="text1"/>
          <w:sz w:val="22"/>
          <w:szCs w:val="22"/>
        </w:rPr>
        <w:t>s</w:t>
      </w:r>
      <w:r w:rsidRPr="006B3864">
        <w:rPr>
          <w:rFonts w:ascii="Arial" w:hAnsi="Arial" w:cs="Arial"/>
          <w:color w:val="000000" w:themeColor="text1"/>
          <w:sz w:val="22"/>
          <w:szCs w:val="22"/>
        </w:rPr>
        <w:t xml:space="preserve"> lipolysi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aplante &amp; Sabatini, </w:t>
      </w:r>
      <w:bookmarkStart w:id="0" w:name="_GoBack"/>
      <w:bookmarkEnd w:id="0"/>
      <w:r w:rsidRPr="006B3864">
        <w:rPr>
          <w:rFonts w:ascii="Arial" w:hAnsi="Arial" w:cs="Arial"/>
          <w:noProof/>
          <w:color w:val="000000" w:themeColor="text1"/>
          <w:sz w:val="22"/>
          <w:szCs w:val="22"/>
        </w:rPr>
        <w:t xml:space="preserve">2009; Ca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Obesity, </w:t>
      </w:r>
      <w:r>
        <w:rPr>
          <w:rFonts w:ascii="Arial" w:hAnsi="Arial" w:cs="Arial"/>
          <w:color w:val="000000" w:themeColor="text1"/>
          <w:sz w:val="22"/>
          <w:szCs w:val="22"/>
        </w:rPr>
        <w:t>characterized</w:t>
      </w:r>
      <w:r w:rsidRPr="006B3864">
        <w:rPr>
          <w:rFonts w:ascii="Arial" w:hAnsi="Arial" w:cs="Arial"/>
          <w:color w:val="000000" w:themeColor="text1"/>
          <w:sz w:val="22"/>
          <w:szCs w:val="22"/>
        </w:rPr>
        <w:t xml:space="preserve"> by having excess fat mass, promotes mTORC1 activity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tani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1)</w:t>
      </w:r>
      <w:r w:rsidRPr="006B3864">
        <w:rPr>
          <w:rFonts w:ascii="Arial" w:hAnsi="Arial" w:cs="Arial"/>
          <w:color w:val="000000" w:themeColor="text1"/>
          <w:sz w:val="22"/>
          <w:szCs w:val="22"/>
        </w:rPr>
        <w:fldChar w:fldCharType="end"/>
      </w:r>
      <w:r w:rsidR="00C458BA">
        <w:rPr>
          <w:rFonts w:ascii="Arial" w:hAnsi="Arial" w:cs="Arial"/>
          <w:color w:val="000000" w:themeColor="text1"/>
          <w:sz w:val="22"/>
          <w:szCs w:val="22"/>
        </w:rPr>
        <w:t xml:space="preserve">. The role of mTORC1 hyperactivation in mammary glands has been studied in the context of breast cancer </w:t>
      </w:r>
      <w:r w:rsidR="00E54994">
        <w:rPr>
          <w:rFonts w:ascii="Arial" w:hAnsi="Arial" w:cs="Arial"/>
          <w:color w:val="000000" w:themeColor="text1"/>
          <w:sz w:val="22"/>
          <w:szCs w:val="22"/>
        </w:rPr>
        <w:fldChar w:fldCharType="begin" w:fldLock="1"/>
      </w:r>
      <w:r w:rsidR="00580AF3">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Pr>
          <w:rFonts w:ascii="Arial" w:hAnsi="Arial" w:cs="Arial"/>
          <w:color w:val="000000" w:themeColor="text1"/>
          <w:sz w:val="22"/>
          <w:szCs w:val="22"/>
        </w:rPr>
        <w:fldChar w:fldCharType="separate"/>
      </w:r>
      <w:r w:rsidR="00E54994" w:rsidRPr="00E54994">
        <w:rPr>
          <w:rFonts w:ascii="Arial" w:hAnsi="Arial" w:cs="Arial"/>
          <w:noProof/>
          <w:color w:val="000000" w:themeColor="text1"/>
          <w:sz w:val="22"/>
          <w:szCs w:val="22"/>
        </w:rPr>
        <w:t xml:space="preserve">(Chen </w:t>
      </w:r>
      <w:r w:rsidR="00E54994" w:rsidRPr="00E54994">
        <w:rPr>
          <w:rFonts w:ascii="Arial" w:hAnsi="Arial" w:cs="Arial"/>
          <w:i/>
          <w:noProof/>
          <w:color w:val="000000" w:themeColor="text1"/>
          <w:sz w:val="22"/>
          <w:szCs w:val="22"/>
        </w:rPr>
        <w:t>et al.</w:t>
      </w:r>
      <w:r w:rsidR="00E54994" w:rsidRPr="00E54994">
        <w:rPr>
          <w:rFonts w:ascii="Arial" w:hAnsi="Arial" w:cs="Arial"/>
          <w:noProof/>
          <w:color w:val="000000" w:themeColor="text1"/>
          <w:sz w:val="22"/>
          <w:szCs w:val="22"/>
        </w:rPr>
        <w:t>, 2014)</w:t>
      </w:r>
      <w:r w:rsidR="00E54994">
        <w:rPr>
          <w:rFonts w:ascii="Arial" w:hAnsi="Arial" w:cs="Arial"/>
          <w:color w:val="000000" w:themeColor="text1"/>
          <w:sz w:val="22"/>
          <w:szCs w:val="22"/>
        </w:rPr>
        <w:fldChar w:fldCharType="end"/>
      </w:r>
      <w:r w:rsidR="00C458BA">
        <w:rPr>
          <w:rFonts w:ascii="Arial" w:hAnsi="Arial" w:cs="Arial"/>
          <w:color w:val="000000" w:themeColor="text1"/>
          <w:sz w:val="22"/>
          <w:szCs w:val="22"/>
        </w:rPr>
        <w:t>,</w:t>
      </w:r>
      <w:r>
        <w:rPr>
          <w:rFonts w:ascii="Arial" w:hAnsi="Arial" w:cs="Arial"/>
          <w:color w:val="000000" w:themeColor="text1"/>
          <w:sz w:val="22"/>
          <w:szCs w:val="22"/>
        </w:rPr>
        <w:t xml:space="preserve"> however, the </w:t>
      </w:r>
      <w:r w:rsidR="00E54994">
        <w:rPr>
          <w:rFonts w:ascii="Arial" w:hAnsi="Arial" w:cs="Arial"/>
          <w:color w:val="000000" w:themeColor="text1"/>
          <w:sz w:val="22"/>
          <w:szCs w:val="22"/>
        </w:rPr>
        <w:t xml:space="preserve">specific </w:t>
      </w:r>
      <w:r>
        <w:rPr>
          <w:rFonts w:ascii="Arial" w:hAnsi="Arial" w:cs="Arial"/>
          <w:color w:val="000000" w:themeColor="text1"/>
          <w:sz w:val="22"/>
          <w:szCs w:val="22"/>
        </w:rPr>
        <w:t>role of mammary adipocyte mTORC1 in maternal obesity is largely unknown.</w:t>
      </w:r>
    </w:p>
    <w:p w14:paraId="6D63E59D" w14:textId="77777777" w:rsidR="009A1ED6" w:rsidRDefault="009A1ED6" w:rsidP="00472C36">
      <w:pPr>
        <w:spacing w:line="360" w:lineRule="auto"/>
        <w:rPr>
          <w:rFonts w:ascii="Arial" w:hAnsi="Arial" w:cs="Arial"/>
          <w:color w:val="000000" w:themeColor="text1"/>
          <w:sz w:val="22"/>
          <w:szCs w:val="22"/>
        </w:rPr>
      </w:pPr>
    </w:p>
    <w:p w14:paraId="51A53468" w14:textId="2EDBF556" w:rsidR="00472C36" w:rsidRDefault="00472C36" w:rsidP="00472C36">
      <w:pPr>
        <w:spacing w:line="360" w:lineRule="auto"/>
        <w:rPr>
          <w:rFonts w:ascii="Arial" w:hAnsi="Arial" w:cs="Arial"/>
          <w:color w:val="000000" w:themeColor="text1"/>
          <w:sz w:val="22"/>
          <w:szCs w:val="22"/>
        </w:rPr>
      </w:pPr>
      <w:r>
        <w:rPr>
          <w:rFonts w:ascii="Arial" w:hAnsi="Arial" w:cs="Arial"/>
          <w:color w:val="000000" w:themeColor="text1"/>
          <w:sz w:val="22"/>
          <w:szCs w:val="22"/>
        </w:rPr>
        <w:t>Ma</w:t>
      </w:r>
      <w:r w:rsidRPr="006B3864">
        <w:rPr>
          <w:rFonts w:ascii="Arial" w:hAnsi="Arial" w:cs="Arial"/>
          <w:color w:val="000000" w:themeColor="text1"/>
          <w:sz w:val="22"/>
          <w:szCs w:val="22"/>
        </w:rPr>
        <w:t>cronutrients</w:t>
      </w:r>
      <w:r>
        <w:rPr>
          <w:rFonts w:ascii="Arial" w:hAnsi="Arial" w:cs="Arial"/>
          <w:color w:val="000000" w:themeColor="text1"/>
          <w:sz w:val="22"/>
          <w:szCs w:val="22"/>
        </w:rPr>
        <w:t xml:space="preserve"> present</w:t>
      </w:r>
      <w:r w:rsidRPr="006B3864">
        <w:rPr>
          <w:rFonts w:ascii="Arial" w:hAnsi="Arial" w:cs="Arial"/>
          <w:color w:val="000000" w:themeColor="text1"/>
          <w:sz w:val="22"/>
          <w:szCs w:val="22"/>
        </w:rPr>
        <w:t xml:space="preserve"> in mammalian milk are lactose, protein, and </w:t>
      </w:r>
      <w:r>
        <w:rPr>
          <w:rFonts w:ascii="Arial" w:hAnsi="Arial" w:cs="Arial"/>
          <w:color w:val="000000" w:themeColor="text1"/>
          <w:sz w:val="22"/>
          <w:szCs w:val="22"/>
        </w:rPr>
        <w:t>lipids</w:t>
      </w:r>
      <w:r w:rsidRPr="006B3864">
        <w:rPr>
          <w:rFonts w:ascii="Arial" w:hAnsi="Arial" w:cs="Arial"/>
          <w:color w:val="000000" w:themeColor="text1"/>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Anders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7; McManaman, 2009; Rezae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echanisms by which </w:t>
      </w:r>
      <w:r>
        <w:rPr>
          <w:rFonts w:ascii="Arial" w:hAnsi="Arial" w:cs="Arial"/>
          <w:color w:val="000000" w:themeColor="text1"/>
          <w:sz w:val="22"/>
          <w:szCs w:val="22"/>
        </w:rPr>
        <w:t>these triglycerides</w:t>
      </w:r>
      <w:r w:rsidRPr="006B3864">
        <w:rPr>
          <w:rFonts w:ascii="Arial" w:hAnsi="Arial" w:cs="Arial"/>
          <w:color w:val="000000" w:themeColor="text1"/>
          <w:sz w:val="22"/>
          <w:szCs w:val="22"/>
        </w:rPr>
        <w:t xml:space="preserve"> are packaged and transported into the milk remain elusive </w:t>
      </w:r>
      <w:r w:rsidRPr="006B3864">
        <w:rPr>
          <w:rFonts w:ascii="Arial" w:hAnsi="Arial" w:cs="Arial"/>
          <w:color w:val="000000" w:themeColor="text1"/>
          <w:sz w:val="22"/>
          <w:szCs w:val="22"/>
        </w:rPr>
        <w:fldChar w:fldCharType="begin" w:fldLock="1"/>
      </w:r>
      <w:r w:rsidR="00580AF3">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properties":{"noteIndex":0},"schema":"https://github.com/citation-style-language/schema/raw/master/csl-citation.json"}</w:instrText>
      </w:r>
      <w:r w:rsidRPr="006B3864">
        <w:rPr>
          <w:rFonts w:ascii="Arial" w:hAnsi="Arial" w:cs="Arial"/>
          <w:color w:val="000000" w:themeColor="text1"/>
          <w:sz w:val="22"/>
          <w:szCs w:val="22"/>
        </w:rPr>
        <w:fldChar w:fldCharType="separate"/>
      </w:r>
      <w:r w:rsidR="00580AF3" w:rsidRPr="00580AF3">
        <w:rPr>
          <w:rFonts w:ascii="Arial" w:hAnsi="Arial" w:cs="Arial"/>
          <w:noProof/>
          <w:color w:val="000000" w:themeColor="text1"/>
          <w:sz w:val="22"/>
          <w:szCs w:val="22"/>
        </w:rPr>
        <w:t>(McManaman, 2009, 2014)</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commentRangeStart w:id="1"/>
      <w:r w:rsidRPr="006B3864">
        <w:rPr>
          <w:rFonts w:ascii="Arial" w:hAnsi="Arial" w:cs="Arial"/>
          <w:color w:val="000000" w:themeColor="text1"/>
          <w:sz w:val="22"/>
          <w:szCs w:val="22"/>
        </w:rPr>
        <w:t xml:space="preserve">Despite the presence of fat cells surrounding the mammary epithelium, the function of these fat cells during lactogenesis is still less understood. </w:t>
      </w:r>
      <w:commentRangeEnd w:id="1"/>
      <w:r w:rsidR="00D2675D">
        <w:rPr>
          <w:rStyle w:val="CommentReference"/>
        </w:rPr>
        <w:commentReference w:id="1"/>
      </w:r>
      <w:r w:rsidRPr="006B3864">
        <w:rPr>
          <w:rFonts w:ascii="Arial" w:hAnsi="Arial" w:cs="Arial"/>
          <w:color w:val="000000" w:themeColor="text1"/>
          <w:sz w:val="22"/>
          <w:szCs w:val="22"/>
        </w:rPr>
        <w:t xml:space="preserve">However, </w:t>
      </w:r>
      <w:r w:rsidR="009A1ED6">
        <w:rPr>
          <w:rFonts w:ascii="Arial" w:hAnsi="Arial" w:cs="Arial"/>
          <w:color w:val="000000" w:themeColor="text1"/>
          <w:sz w:val="22"/>
          <w:szCs w:val="22"/>
        </w:rPr>
        <w:t xml:space="preserve">mammary </w:t>
      </w:r>
      <w:r w:rsidRPr="006B3864">
        <w:rPr>
          <w:rFonts w:ascii="Arial" w:hAnsi="Arial" w:cs="Arial"/>
          <w:color w:val="000000" w:themeColor="text1"/>
          <w:sz w:val="22"/>
          <w:szCs w:val="22"/>
        </w:rPr>
        <w:t xml:space="preserve">adipocytes form a major proportion of the mammary gland and are necessary for proper gland development and prolifer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Machino, 1976; Landskroner-Ei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0)</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36D21397" w14:textId="77777777" w:rsidR="009A1ED6" w:rsidRDefault="009A1ED6" w:rsidP="009A1ED6">
      <w:pPr>
        <w:spacing w:line="360" w:lineRule="auto"/>
        <w:rPr>
          <w:rFonts w:ascii="Arial" w:hAnsi="Arial" w:cs="Arial"/>
          <w:color w:val="000000" w:themeColor="text1"/>
          <w:sz w:val="22"/>
          <w:szCs w:val="22"/>
        </w:rPr>
      </w:pPr>
    </w:p>
    <w:p w14:paraId="4B55A57D" w14:textId="77777777" w:rsidR="009A1ED6" w:rsidRPr="006B3864" w:rsidRDefault="009A1ED6" w:rsidP="00472C36">
      <w:pPr>
        <w:spacing w:line="360" w:lineRule="auto"/>
        <w:rPr>
          <w:rFonts w:ascii="Arial" w:hAnsi="Arial" w:cs="Arial"/>
          <w:color w:val="000000" w:themeColor="text1"/>
          <w:sz w:val="22"/>
          <w:szCs w:val="22"/>
        </w:rPr>
      </w:pPr>
    </w:p>
    <w:p w14:paraId="67DAD834" w14:textId="77777777" w:rsidR="00472C36" w:rsidRDefault="00472C36" w:rsidP="006B3864">
      <w:pPr>
        <w:spacing w:line="360" w:lineRule="auto"/>
        <w:rPr>
          <w:rFonts w:ascii="Arial" w:hAnsi="Arial" w:cs="Arial"/>
          <w:color w:val="000000" w:themeColor="text1"/>
          <w:sz w:val="22"/>
          <w:szCs w:val="22"/>
        </w:rPr>
      </w:pPr>
    </w:p>
    <w:p w14:paraId="74172712" w14:textId="77777777" w:rsidR="00472C36" w:rsidRPr="006B3864" w:rsidRDefault="00472C36" w:rsidP="006B3864">
      <w:pPr>
        <w:spacing w:line="360" w:lineRule="auto"/>
        <w:rPr>
          <w:rFonts w:ascii="Arial" w:hAnsi="Arial" w:cs="Arial"/>
          <w:color w:val="000000" w:themeColor="text1"/>
          <w:sz w:val="22"/>
          <w:szCs w:val="22"/>
        </w:rPr>
      </w:pPr>
    </w:p>
    <w:p w14:paraId="56C0FAEC" w14:textId="77777777" w:rsidR="00494187" w:rsidRPr="009A1ED6" w:rsidRDefault="00494187" w:rsidP="006B3864">
      <w:pPr>
        <w:spacing w:line="360" w:lineRule="auto"/>
        <w:rPr>
          <w:rFonts w:ascii="Arial" w:hAnsi="Arial" w:cs="Arial"/>
          <w:color w:val="000000" w:themeColor="text1"/>
          <w:sz w:val="22"/>
          <w:szCs w:val="22"/>
          <w:highlight w:val="yellow"/>
        </w:rPr>
      </w:pPr>
      <w:r w:rsidRPr="009A1ED6">
        <w:rPr>
          <w:rFonts w:ascii="Arial" w:hAnsi="Arial" w:cs="Arial"/>
          <w:color w:val="000000" w:themeColor="text1"/>
          <w:sz w:val="22"/>
          <w:szCs w:val="22"/>
          <w:highlight w:val="yellow"/>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 Front. Physiol","id":"ITEM-1","issued":{"date-parts":[["2018","8","17"]]},"page":"1091","title":"The Role of Placental Hormones in Mediating Maternal Adaptations to Support Pregnancy and Lactation","type":"article-journal","volume":"9"},"uris":["http://www.mendeley.com/documents/?uuid=69a70d56-09c8-435d-8e5e-660294fe3ffa"]},{"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39910ee6-ab32-4f0e-9fec-83900326c401"]},{"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Neville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xml:space="preserve">, 2001, 2002; Soares, 2004; Ben-Jonathan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xml:space="preserve">, 2008; Napso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8; Pillay &amp; Davis, 2019)</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The critical macronutrients in mammalian milk are lactose, protein, and fat. Lactose, the main carbohydrate in milk, is synthesized in the Golgi of the alveolar epithelial cell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Anderson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xml:space="preserve">, 2007; Rezaei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6)</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w:t>
      </w:r>
    </w:p>
    <w:p w14:paraId="44671497" w14:textId="77777777" w:rsidR="00494187" w:rsidRPr="006B3864" w:rsidRDefault="00494187" w:rsidP="006B3864">
      <w:pPr>
        <w:spacing w:line="360" w:lineRule="auto"/>
        <w:rPr>
          <w:rFonts w:ascii="Arial" w:hAnsi="Arial" w:cs="Arial"/>
          <w:color w:val="000000" w:themeColor="text1"/>
          <w:sz w:val="22"/>
          <w:szCs w:val="22"/>
        </w:rPr>
      </w:pPr>
      <w:r w:rsidRPr="009A1ED6">
        <w:rPr>
          <w:rFonts w:ascii="Arial" w:hAnsi="Arial" w:cs="Arial"/>
          <w:color w:val="000000" w:themeColor="text1"/>
          <w:sz w:val="22"/>
          <w:szCs w:val="22"/>
          <w:highlight w:val="yellow"/>
        </w:rPr>
        <w:t xml:space="preserve">Proteins are synthesized in the rough endoplasmic reticulum of the alveolar epithelial cell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Anderson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xml:space="preserve">, 2007; Rezaei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6)</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Lipids, almost exclusively in the form of triglycerides, are synthesized in the smooth endoplasmic reticulum by de novo synthesis from available glucose, or they are derived from maternal diet or fatty acids from adipose tissue store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Anderson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xml:space="preserve">, 2007; McManaman, 2009; Rezaei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6)</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The mechanisms by which lipids are packaged and transported into the milk remain elusive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McManaman, 2009)</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Despite the presence of fat cells surrounding the mammary epithelium, the function of these fat cells during lactogenesis is still less understood. However, adipocytes form a major proportion of the mammary gland and are necessary for proper gland development and proliferation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Machino, 1976; Landskroner-Eiger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0)</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w:t>
      </w:r>
      <w:r w:rsidRPr="006B3864">
        <w:rPr>
          <w:rFonts w:ascii="Arial" w:hAnsi="Arial" w:cs="Arial"/>
          <w:color w:val="000000" w:themeColor="text1"/>
          <w:sz w:val="22"/>
          <w:szCs w:val="22"/>
        </w:rPr>
        <w:t xml:space="preserve"> </w:t>
      </w:r>
    </w:p>
    <w:p w14:paraId="418DAB10" w14:textId="77777777" w:rsidR="00494187" w:rsidRPr="006B3864" w:rsidRDefault="00494187" w:rsidP="006B3864">
      <w:pPr>
        <w:pStyle w:val="Heading2"/>
        <w:spacing w:line="360" w:lineRule="auto"/>
        <w:rPr>
          <w:rFonts w:ascii="Arial" w:eastAsiaTheme="minorHAnsi" w:hAnsi="Arial" w:cs="Arial"/>
          <w:color w:val="000000" w:themeColor="text1"/>
          <w:sz w:val="22"/>
          <w:szCs w:val="22"/>
        </w:rPr>
      </w:pPr>
    </w:p>
    <w:p w14:paraId="72E86637"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ammary Adipocytes and Mammary Function</w:t>
      </w:r>
    </w:p>
    <w:p w14:paraId="58A65147"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At puberty, alveolar ducts expand at the expense of the fat pad in the mammary glan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Hovey &amp; Aimo, 2010; Macias &amp; Hinck, 2012)</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 mouse model of lipodystrophy with underdeveloped fat tissues had smaller mammary adipocytes, accelerated ductal growth, and potential sloughing of the ductal epithelial cells into the lumen indicating suboptimal mammary gland function and growth compared to contro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7F88F006"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18; 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dipocytes closest to </w:t>
      </w:r>
      <w:r w:rsidRPr="006B3864">
        <w:rPr>
          <w:rFonts w:ascii="Arial" w:hAnsi="Arial" w:cs="Arial"/>
          <w:color w:val="000000" w:themeColor="text1"/>
          <w:sz w:val="22"/>
          <w:szCs w:val="22"/>
        </w:rPr>
        <w:lastRenderedPageBreak/>
        <w:t xml:space="preserve">the mammary epithelial cells de-differentiate quicker than those farther away in the cleared fat pa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Hovey &amp; Aimo, 2010; Laws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alveoli expand at the expense of the fat pad almost entirely covering its area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Richer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0)</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Flint &amp; Vernon, 1998; Richer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0; Cinti,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exact fate of adipocytes during the de-differentiation phase of lactation remains unknow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ammary adipocytes do not transdifferentiate into epithelial tissue indicating that the adipocytes do not contribute directly to the milk production function of the epithelial cells during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18; 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s milk production gradually decreases at weaning, adipocytes later grow rapidly in size by taking up excess milk lipids from the alveolar lumen and alveolar epithelial cel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is is referred to as a “refilling” process for the mammary gland adipocytes and it simultaneously occurs along epithelial cell regress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Rezae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436D1136" w14:textId="77777777" w:rsidR="00494187" w:rsidRPr="006B3864" w:rsidRDefault="00494187" w:rsidP="006B3864">
      <w:pPr>
        <w:spacing w:line="360" w:lineRule="auto"/>
        <w:rPr>
          <w:rFonts w:ascii="Arial" w:hAnsi="Arial" w:cs="Arial"/>
          <w:color w:val="000000" w:themeColor="text1"/>
          <w:sz w:val="22"/>
          <w:szCs w:val="22"/>
        </w:rPr>
      </w:pPr>
    </w:p>
    <w:p w14:paraId="4A3A2859" w14:textId="77777777" w:rsidR="00494187" w:rsidRPr="009A1ED6" w:rsidRDefault="00494187" w:rsidP="006B3864">
      <w:pPr>
        <w:pStyle w:val="Heading2"/>
        <w:spacing w:line="360" w:lineRule="auto"/>
        <w:rPr>
          <w:rFonts w:ascii="Arial" w:hAnsi="Arial" w:cs="Arial"/>
          <w:color w:val="000000" w:themeColor="text1"/>
          <w:sz w:val="22"/>
          <w:szCs w:val="22"/>
          <w:highlight w:val="yellow"/>
        </w:rPr>
      </w:pPr>
      <w:r w:rsidRPr="009A1ED6">
        <w:rPr>
          <w:rFonts w:ascii="Arial" w:hAnsi="Arial" w:cs="Arial"/>
          <w:color w:val="000000" w:themeColor="text1"/>
          <w:sz w:val="22"/>
          <w:szCs w:val="22"/>
          <w:highlight w:val="yellow"/>
        </w:rPr>
        <w:t>mTORC1 Activity in Obesity</w:t>
      </w:r>
    </w:p>
    <w:p w14:paraId="342AAF1B" w14:textId="77777777" w:rsidR="00494187" w:rsidRPr="006B3864" w:rsidRDefault="00494187" w:rsidP="006B3864">
      <w:pPr>
        <w:spacing w:line="360" w:lineRule="auto"/>
        <w:rPr>
          <w:rFonts w:ascii="Arial" w:hAnsi="Arial" w:cs="Arial"/>
          <w:color w:val="000000" w:themeColor="text1"/>
          <w:sz w:val="22"/>
          <w:szCs w:val="22"/>
        </w:rPr>
      </w:pPr>
      <w:r w:rsidRPr="009A1ED6">
        <w:rPr>
          <w:rFonts w:ascii="Arial" w:hAnsi="Arial" w:cs="Arial"/>
          <w:color w:val="000000" w:themeColor="text1"/>
          <w:sz w:val="22"/>
          <w:szCs w:val="22"/>
          <w:highlight w:val="yellow"/>
        </w:rPr>
        <w:t xml:space="preserve">mTORC1 is a main regulator of protein and lipid synthesi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Wang &amp; Proud, 2006; Cai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6)</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In the presence of insulin, an anabolic signal, mTORC1 function is upregulated via the Akt pathway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Catania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1)</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mTORC1 promotes lipogenesis via SREBP1 and promotes adipogenesis while inhibiting lipolysi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Laplante &amp; Sabatini, 2009; Cai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6)</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Obesity, identified by having excess fat mass, promotes mTORC1 activity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Catania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1)</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xml:space="preserve">. In obese subjects, gene expression of mTORC1 and pS6K was upregulated in the visceral fat compartments </w:t>
      </w:r>
      <w:r w:rsidRPr="009A1ED6">
        <w:rPr>
          <w:rFonts w:ascii="Arial" w:hAnsi="Arial" w:cs="Arial"/>
          <w:color w:val="000000" w:themeColor="text1"/>
          <w:sz w:val="22"/>
          <w:szCs w:val="22"/>
          <w:highlight w:val="yellow"/>
        </w:rPr>
        <w:fldChar w:fldCharType="begin" w:fldLock="1"/>
      </w:r>
      <w:r w:rsidRPr="009A1ED6">
        <w:rPr>
          <w:rFonts w:ascii="Arial" w:hAnsi="Arial" w:cs="Arial"/>
          <w:color w:val="000000" w:themeColor="text1"/>
          <w:sz w:val="22"/>
          <w:szCs w:val="22"/>
          <w:highlight w:val="yellow"/>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9A1ED6">
        <w:rPr>
          <w:rFonts w:ascii="Arial" w:hAnsi="Arial" w:cs="Arial"/>
          <w:color w:val="000000" w:themeColor="text1"/>
          <w:sz w:val="22"/>
          <w:szCs w:val="22"/>
          <w:highlight w:val="yellow"/>
        </w:rPr>
        <w:fldChar w:fldCharType="separate"/>
      </w:r>
      <w:r w:rsidRPr="009A1ED6">
        <w:rPr>
          <w:rFonts w:ascii="Arial" w:hAnsi="Arial" w:cs="Arial"/>
          <w:noProof/>
          <w:color w:val="000000" w:themeColor="text1"/>
          <w:sz w:val="22"/>
          <w:szCs w:val="22"/>
          <w:highlight w:val="yellow"/>
        </w:rPr>
        <w:t xml:space="preserve">(Catalán </w:t>
      </w:r>
      <w:r w:rsidRPr="009A1ED6">
        <w:rPr>
          <w:rFonts w:ascii="Arial" w:hAnsi="Arial" w:cs="Arial"/>
          <w:i/>
          <w:noProof/>
          <w:color w:val="000000" w:themeColor="text1"/>
          <w:sz w:val="22"/>
          <w:szCs w:val="22"/>
          <w:highlight w:val="yellow"/>
        </w:rPr>
        <w:t>et al.</w:t>
      </w:r>
      <w:r w:rsidRPr="009A1ED6">
        <w:rPr>
          <w:rFonts w:ascii="Arial" w:hAnsi="Arial" w:cs="Arial"/>
          <w:noProof/>
          <w:color w:val="000000" w:themeColor="text1"/>
          <w:sz w:val="22"/>
          <w:szCs w:val="22"/>
          <w:highlight w:val="yellow"/>
        </w:rPr>
        <w:t>, 2015)</w:t>
      </w:r>
      <w:r w:rsidRPr="009A1ED6">
        <w:rPr>
          <w:rFonts w:ascii="Arial" w:hAnsi="Arial" w:cs="Arial"/>
          <w:color w:val="000000" w:themeColor="text1"/>
          <w:sz w:val="22"/>
          <w:szCs w:val="22"/>
          <w:highlight w:val="yellow"/>
        </w:rPr>
        <w:fldChar w:fldCharType="end"/>
      </w:r>
      <w:r w:rsidRPr="009A1ED6">
        <w:rPr>
          <w:rFonts w:ascii="Arial" w:hAnsi="Arial" w:cs="Arial"/>
          <w:color w:val="000000" w:themeColor="text1"/>
          <w:sz w:val="22"/>
          <w:szCs w:val="22"/>
          <w:highlight w:val="yellow"/>
        </w:rPr>
        <w:t>. This suggests the important and active role of mTORC1 in an obese phenotype.</w:t>
      </w:r>
    </w:p>
    <w:p w14:paraId="648C714E" w14:textId="77777777" w:rsidR="00494187" w:rsidRPr="006B3864" w:rsidRDefault="00494187" w:rsidP="006B3864">
      <w:pPr>
        <w:spacing w:line="360" w:lineRule="auto"/>
        <w:rPr>
          <w:rFonts w:ascii="Arial" w:hAnsi="Arial" w:cs="Arial"/>
          <w:color w:val="000000" w:themeColor="text1"/>
          <w:sz w:val="22"/>
          <w:szCs w:val="22"/>
        </w:rPr>
      </w:pPr>
    </w:p>
    <w:p w14:paraId="7AE396A6"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Role of mTORC1 on Mammary Gland Function</w:t>
      </w:r>
    </w:p>
    <w:p w14:paraId="08174BEE"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Jankiewicz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Furthermore, milk beta-casein protein composition was reduced by half in the rapamycin treated group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Jankiewicz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is indicates the important role of mTORC1 in mammary gland proliferation and protein synthesis. </w:t>
      </w:r>
      <w:r w:rsidRPr="006B3864">
        <w:rPr>
          <w:rFonts w:ascii="Arial" w:hAnsi="Arial" w:cs="Arial"/>
          <w:color w:val="000000" w:themeColor="text1"/>
          <w:sz w:val="22"/>
          <w:szCs w:val="22"/>
        </w:rPr>
        <w:lastRenderedPageBreak/>
        <w:t xml:space="preserve">In bovine mammary epithelial cells, mTORC1 signaling was upregulated in response to lactogenic stimulus via insulin and prolacti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echanisms by which mTORC1 promotes protein synthesis has been linked to downregulation of Menin protein, an inhibitor of AKT activity upstream of mTORC1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ransgenic pregnant mice with activated AKT in the mammary epithelial cells had comparable mammary gland development during pregnancy, but showed distended alveoli during lactation and a higher lipid droplet composition and size in the mammary epithelial during gestation and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Schwertfe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ilk composition from the transgenic mice revealed higher fat percentage and a higher protein concentration compared to contro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Schwertfe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KT, upstream of mTORC1, may play a significant role in regulating mammary gland differentiation and lipid and protein synthesi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Schwertfe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w:t>
      </w:r>
    </w:p>
    <w:p w14:paraId="00C8930D"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aternal Obesity and Offspring Health</w:t>
      </w:r>
    </w:p>
    <w:p w14:paraId="29BE05EF"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Kim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Hu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Hu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 systematic review revealed that benefits of breastfeeding were attenuated when accounting for maternal BMI, suggesting an interplay between maternal weight and benefits of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ider-Canfield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Ohlendorf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This implies the effects of maternal weight on reducing benefits of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Ohlendorf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Alarmingly, data collected in the United States show that  more than 50% of pregnant women were either obese or overweight in 2014</w:t>
      </w:r>
      <w:r w:rsidRPr="006B3864">
        <w:rPr>
          <w:rStyle w:val="FootnoteReference"/>
          <w:rFonts w:ascii="Arial" w:hAnsi="Arial" w:cs="Arial"/>
          <w:color w:val="000000" w:themeColor="text1"/>
          <w:sz w:val="22"/>
          <w:szCs w:val="22"/>
        </w:rPr>
        <w:footnoteReference w:id="1"/>
      </w:r>
      <w:r w:rsidRPr="006B3864">
        <w:rPr>
          <w:rFonts w:ascii="Arial" w:hAnsi="Arial" w:cs="Arial"/>
          <w:color w:val="000000" w:themeColor="text1"/>
          <w:sz w:val="22"/>
          <w:szCs w:val="22"/>
        </w:rPr>
        <w:t xml:space="preserv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ranum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4)</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w:t>
      </w:r>
      <w:r w:rsidRPr="006B3864">
        <w:rPr>
          <w:rFonts w:ascii="Arial" w:hAnsi="Arial" w:cs="Arial"/>
          <w:color w:val="000000" w:themeColor="text1"/>
          <w:sz w:val="22"/>
          <w:szCs w:val="22"/>
        </w:rPr>
        <w:lastRenderedPageBreak/>
        <w:t xml:space="preserve">maternal obesity, as a lot of evidence points to the importance of lactation on offspring health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Neri &amp; Edlow,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79F65BBE" w14:textId="77777777" w:rsidR="00494187" w:rsidRPr="006B3864" w:rsidRDefault="00494187" w:rsidP="006B3864">
      <w:pPr>
        <w:spacing w:line="360" w:lineRule="auto"/>
        <w:rPr>
          <w:rFonts w:ascii="Arial" w:hAnsi="Arial" w:cs="Arial"/>
          <w:color w:val="000000" w:themeColor="text1"/>
          <w:sz w:val="22"/>
          <w:szCs w:val="22"/>
        </w:rPr>
      </w:pPr>
    </w:p>
    <w:p w14:paraId="7B2A7D05"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Obesity and Lactation</w:t>
      </w:r>
    </w:p>
    <w:p w14:paraId="280B2E1E"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zikowska-Jur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ilk fat content was positively correlated with maternal weight at six months postpartum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zikowska-Jur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n altered milk lipid composition was found in milk of obese mothers with a higher omega 6:omega3 ratio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Panagos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Rasmussen &amp; Kjolhede, 2004)</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Furthermore, breastfeeding duration for 6 months or more was lower in mothers who were overweight or obes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ider-Canfield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probability of early weaning at 3 months postpartum was highest for infants of obese mother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stillo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w:t>
      </w:r>
    </w:p>
    <w:p w14:paraId="7161C2EF" w14:textId="09872ECF"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In rats, obesity induced by high-energy diet doubled fat content in milk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Rolls &amp; Rowe, 1982)</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ice fed a high fat diet had delayed lactogenesis which was evident by reduced litter weight gain on the first day of lactation which later normalize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Flin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ice further had impaired alveolar development with abnormal reduced branching at gestational day 14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Flin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62DDE269" w14:textId="77777777" w:rsidR="00790E70" w:rsidRPr="006B3864" w:rsidRDefault="00790E70" w:rsidP="006B3864">
      <w:pPr>
        <w:keepNext/>
        <w:keepLines/>
        <w:spacing w:before="480" w:line="360" w:lineRule="auto"/>
        <w:outlineLvl w:val="0"/>
        <w:rPr>
          <w:rFonts w:ascii="Arial" w:eastAsia="MS PMincho" w:hAnsi="Arial" w:cs="Arial"/>
          <w:b/>
          <w:bCs/>
          <w:color w:val="000000" w:themeColor="text1"/>
          <w:sz w:val="22"/>
          <w:szCs w:val="22"/>
        </w:rPr>
      </w:pPr>
      <w:r w:rsidRPr="006B3864">
        <w:rPr>
          <w:rFonts w:ascii="Arial" w:eastAsia="MS PMincho" w:hAnsi="Arial" w:cs="Arial"/>
          <w:b/>
          <w:color w:val="000000" w:themeColor="text1"/>
          <w:sz w:val="22"/>
          <w:szCs w:val="22"/>
        </w:rPr>
        <w:t>2.0 Materials and Methods</w:t>
      </w:r>
    </w:p>
    <w:p w14:paraId="7543C2DD" w14:textId="77777777" w:rsidR="00790E70" w:rsidRPr="006B3864" w:rsidRDefault="00790E70" w:rsidP="006B3864">
      <w:pPr>
        <w:keepNext/>
        <w:keepLines/>
        <w:spacing w:before="200" w:line="360" w:lineRule="auto"/>
        <w:outlineLvl w:val="1"/>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2.1 Animals</w:t>
      </w:r>
    </w:p>
    <w:p w14:paraId="18C63434"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C57Bl/J6 mice were bred in our facility at the University of Michigan, Ann Arbor, Michigan. </w:t>
      </w:r>
      <w:r w:rsidRPr="006B3864">
        <w:rPr>
          <w:rFonts w:ascii="Arial" w:hAnsi="Arial" w:cs="Arial"/>
          <w:b/>
          <w:color w:val="000000" w:themeColor="text1"/>
          <w:sz w:val="22"/>
          <w:szCs w:val="22"/>
          <w:highlight w:val="yellow"/>
        </w:rPr>
        <w:t>Refer to one of Dave’s older papers to show how the genotype was made.</w:t>
      </w:r>
      <w:r w:rsidRPr="006B3864">
        <w:rPr>
          <w:rFonts w:ascii="Arial" w:hAnsi="Arial" w:cs="Arial"/>
          <w:b/>
          <w:color w:val="000000" w:themeColor="text1"/>
          <w:sz w:val="22"/>
          <w:szCs w:val="22"/>
        </w:rPr>
        <w:t xml:space="preserve"> </w:t>
      </w:r>
      <w:r w:rsidRPr="006B3864">
        <w:rPr>
          <w:rFonts w:ascii="Arial" w:hAnsi="Arial" w:cs="Arial"/>
          <w:color w:val="000000" w:themeColor="text1"/>
          <w:sz w:val="22"/>
          <w:szCs w:val="22"/>
        </w:rPr>
        <w:t xml:space="preserve">WT and KO at a ratio of 1:1 and that are 6-8-week old virgin floxed-adipocyte </w:t>
      </w:r>
      <w:r w:rsidRPr="006B3864">
        <w:rPr>
          <w:rFonts w:ascii="Arial" w:hAnsi="Arial" w:cs="Arial"/>
          <w:i/>
          <w:color w:val="000000" w:themeColor="text1"/>
          <w:sz w:val="22"/>
          <w:szCs w:val="22"/>
        </w:rPr>
        <w:t>Tsc1</w:t>
      </w:r>
      <w:r w:rsidRPr="006B3864">
        <w:rPr>
          <w:rFonts w:ascii="Arial" w:hAnsi="Arial" w:cs="Arial"/>
          <w:color w:val="000000" w:themeColor="text1"/>
          <w:sz w:val="22"/>
          <w:szCs w:val="22"/>
        </w:rPr>
        <w:t xml:space="preserve"> wildtype (WT) and knockout (KO) female and male mice bred in our facility. To hyperactivate mTORC1, we used the Cre-loxP recombination technology. </w:t>
      </w:r>
      <w:r w:rsidRPr="006B3864">
        <w:rPr>
          <w:rFonts w:ascii="Arial" w:hAnsi="Arial" w:cs="Arial"/>
          <w:i/>
          <w:color w:val="000000" w:themeColor="text1"/>
          <w:sz w:val="22"/>
          <w:szCs w:val="22"/>
        </w:rPr>
        <w:t xml:space="preserve">Tsc1 </w:t>
      </w:r>
      <w:r w:rsidRPr="006B3864">
        <w:rPr>
          <w:rFonts w:ascii="Arial" w:hAnsi="Arial" w:cs="Arial"/>
          <w:color w:val="000000" w:themeColor="text1"/>
          <w:sz w:val="22"/>
          <w:szCs w:val="22"/>
          <w:vertAlign w:val="superscript"/>
        </w:rPr>
        <w:t xml:space="preserve">fl/fl  </w:t>
      </w:r>
      <w:r w:rsidRPr="006B3864">
        <w:rPr>
          <w:rFonts w:ascii="Arial" w:hAnsi="Arial" w:cs="Arial"/>
          <w:color w:val="000000" w:themeColor="text1"/>
          <w:sz w:val="22"/>
          <w:szCs w:val="22"/>
        </w:rPr>
        <w:t xml:space="preserve">mice with flanked </w:t>
      </w:r>
      <w:r w:rsidRPr="006B3864">
        <w:rPr>
          <w:rFonts w:ascii="Arial" w:hAnsi="Arial" w:cs="Arial"/>
          <w:i/>
          <w:color w:val="000000" w:themeColor="text1"/>
          <w:sz w:val="22"/>
          <w:szCs w:val="22"/>
        </w:rPr>
        <w:t>Tsc1</w:t>
      </w:r>
      <w:r w:rsidRPr="006B3864">
        <w:rPr>
          <w:rFonts w:ascii="Arial" w:hAnsi="Arial" w:cs="Arial"/>
          <w:color w:val="000000" w:themeColor="text1"/>
          <w:sz w:val="22"/>
          <w:szCs w:val="22"/>
        </w:rPr>
        <w:t xml:space="preserve"> gene exons 17 and 18 were crossed with </w:t>
      </w:r>
      <w:r w:rsidRPr="006B3864">
        <w:rPr>
          <w:rFonts w:ascii="Arial" w:hAnsi="Arial" w:cs="Arial"/>
          <w:i/>
          <w:color w:val="000000" w:themeColor="text1"/>
          <w:sz w:val="22"/>
          <w:szCs w:val="22"/>
        </w:rPr>
        <w:t>Adipoq</w:t>
      </w:r>
      <w:r w:rsidRPr="006B3864">
        <w:rPr>
          <w:rFonts w:ascii="Arial" w:hAnsi="Arial" w:cs="Arial"/>
          <w:color w:val="000000" w:themeColor="text1"/>
          <w:sz w:val="22"/>
          <w:szCs w:val="22"/>
        </w:rPr>
        <w:t xml:space="preserve">-Cre mice expressing the adipocyte-specific constitutive Cre recombinase controlled by adiponectin gene promoter. The parental strains (F0) for this experiment were male </w:t>
      </w:r>
      <w:r w:rsidRPr="006B3864">
        <w:rPr>
          <w:rFonts w:ascii="Arial" w:hAnsi="Arial" w:cs="Arial"/>
          <w:i/>
          <w:color w:val="000000" w:themeColor="text1"/>
          <w:sz w:val="22"/>
          <w:szCs w:val="22"/>
        </w:rPr>
        <w:t xml:space="preserve">Tsc1 </w:t>
      </w:r>
      <w:r w:rsidRPr="006B3864">
        <w:rPr>
          <w:rFonts w:ascii="Arial" w:hAnsi="Arial" w:cs="Arial"/>
          <w:color w:val="000000" w:themeColor="text1"/>
          <w:sz w:val="22"/>
          <w:szCs w:val="22"/>
          <w:vertAlign w:val="superscript"/>
        </w:rPr>
        <w:t xml:space="preserve">fl/fl </w:t>
      </w:r>
      <w:r w:rsidRPr="006B3864">
        <w:rPr>
          <w:rFonts w:ascii="Arial" w:hAnsi="Arial" w:cs="Arial"/>
          <w:color w:val="000000" w:themeColor="text1"/>
          <w:sz w:val="22"/>
          <w:szCs w:val="22"/>
        </w:rPr>
        <w:t xml:space="preserve">;Tg/+ or </w:t>
      </w:r>
      <w:r w:rsidRPr="006B3864">
        <w:rPr>
          <w:rFonts w:ascii="Arial" w:hAnsi="Arial" w:cs="Arial"/>
          <w:i/>
          <w:color w:val="000000" w:themeColor="text1"/>
          <w:sz w:val="22"/>
          <w:szCs w:val="22"/>
        </w:rPr>
        <w:t xml:space="preserve">Tsc1 </w:t>
      </w:r>
      <w:r w:rsidRPr="006B3864">
        <w:rPr>
          <w:rFonts w:ascii="Arial" w:hAnsi="Arial" w:cs="Arial"/>
          <w:color w:val="000000" w:themeColor="text1"/>
          <w:sz w:val="22"/>
          <w:szCs w:val="22"/>
          <w:vertAlign w:val="superscript"/>
        </w:rPr>
        <w:t xml:space="preserve">fl/fl </w:t>
      </w:r>
      <w:r w:rsidRPr="006B3864">
        <w:rPr>
          <w:rFonts w:ascii="Arial" w:hAnsi="Arial" w:cs="Arial"/>
          <w:color w:val="000000" w:themeColor="text1"/>
          <w:sz w:val="22"/>
          <w:szCs w:val="22"/>
        </w:rPr>
        <w:t xml:space="preserve">;+/+ crossed with female </w:t>
      </w:r>
      <w:r w:rsidRPr="006B3864">
        <w:rPr>
          <w:rFonts w:ascii="Arial" w:hAnsi="Arial" w:cs="Arial"/>
          <w:i/>
          <w:color w:val="000000" w:themeColor="text1"/>
          <w:sz w:val="22"/>
          <w:szCs w:val="22"/>
        </w:rPr>
        <w:t xml:space="preserve">Tsc1 </w:t>
      </w:r>
      <w:r w:rsidRPr="006B3864">
        <w:rPr>
          <w:rFonts w:ascii="Arial" w:hAnsi="Arial" w:cs="Arial"/>
          <w:color w:val="000000" w:themeColor="text1"/>
          <w:sz w:val="22"/>
          <w:szCs w:val="22"/>
          <w:vertAlign w:val="superscript"/>
        </w:rPr>
        <w:t xml:space="preserve">fl/fl </w:t>
      </w:r>
      <w:r w:rsidRPr="006B3864">
        <w:rPr>
          <w:rFonts w:ascii="Arial" w:hAnsi="Arial" w:cs="Arial"/>
          <w:color w:val="000000" w:themeColor="text1"/>
          <w:sz w:val="22"/>
          <w:szCs w:val="22"/>
        </w:rPr>
        <w:t xml:space="preserve">;+/+ or </w:t>
      </w:r>
      <w:r w:rsidRPr="006B3864">
        <w:rPr>
          <w:rFonts w:ascii="Arial" w:hAnsi="Arial" w:cs="Arial"/>
          <w:i/>
          <w:color w:val="000000" w:themeColor="text1"/>
          <w:sz w:val="22"/>
          <w:szCs w:val="22"/>
        </w:rPr>
        <w:t xml:space="preserve">Tsc1 </w:t>
      </w:r>
      <w:r w:rsidRPr="006B3864">
        <w:rPr>
          <w:rFonts w:ascii="Arial" w:hAnsi="Arial" w:cs="Arial"/>
          <w:color w:val="000000" w:themeColor="text1"/>
          <w:sz w:val="22"/>
          <w:szCs w:val="22"/>
          <w:vertAlign w:val="superscript"/>
        </w:rPr>
        <w:t xml:space="preserve">fl/fl </w:t>
      </w:r>
      <w:r w:rsidRPr="006B3864">
        <w:rPr>
          <w:rFonts w:ascii="Arial" w:hAnsi="Arial" w:cs="Arial"/>
          <w:color w:val="000000" w:themeColor="text1"/>
          <w:sz w:val="22"/>
          <w:szCs w:val="22"/>
        </w:rPr>
        <w:t xml:space="preserve">;Tg/+, respectively. The offspring (F1) were a combination of knockout (fl/fl;Tg/+) and phenotypically </w:t>
      </w:r>
      <w:r w:rsidRPr="006B3864">
        <w:rPr>
          <w:rFonts w:ascii="Arial" w:hAnsi="Arial" w:cs="Arial"/>
          <w:color w:val="000000" w:themeColor="text1"/>
          <w:sz w:val="22"/>
          <w:szCs w:val="22"/>
        </w:rPr>
        <w:lastRenderedPageBreak/>
        <w:t xml:space="preserve">wild-type (fl/fl;+/+) at an expected ratio of 1:1. The knockout of the floxed alleles are driven by Adiponectin-Cr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Kwiatkowsk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2; Eguch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hich is expressed in all adipocyte lineages (brown, white and mammary adipocytes as shown in Wang et al.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As such one limitation of this approach is that all adipocytes are affected, not just mammary adipocytes (for which there is no known specific Cre driver).</w:t>
      </w:r>
    </w:p>
    <w:p w14:paraId="06CD6E22"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ice had </w:t>
      </w:r>
      <w:r w:rsidRPr="006B3864">
        <w:rPr>
          <w:rFonts w:ascii="Arial" w:hAnsi="Arial" w:cs="Arial"/>
          <w:i/>
          <w:color w:val="000000" w:themeColor="text1"/>
          <w:sz w:val="22"/>
          <w:szCs w:val="22"/>
        </w:rPr>
        <w:t xml:space="preserve">ad libitum </w:t>
      </w:r>
      <w:r w:rsidRPr="006B3864">
        <w:rPr>
          <w:rFonts w:ascii="Arial" w:hAnsi="Arial" w:cs="Arial"/>
          <w:color w:val="000000" w:themeColor="text1"/>
          <w:sz w:val="22"/>
          <w:szCs w:val="22"/>
        </w:rPr>
        <w:t>access to normal chow diet and water. Male breeders were removed from the cage after 16 days of mating to avoid the occurrence of a second pregnancy.</w:t>
      </w:r>
      <w:r w:rsidRPr="006B3864">
        <w:rPr>
          <w:rFonts w:ascii="Arial" w:hAnsi="Arial" w:cs="Arial"/>
          <w:b/>
          <w:color w:val="000000" w:themeColor="text1"/>
          <w:sz w:val="22"/>
          <w:szCs w:val="22"/>
        </w:rPr>
        <w:t xml:space="preserve"> </w:t>
      </w:r>
      <w:r w:rsidRPr="006B3864">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to assess body composition. We checked for litters on a daily basis after 2.5 weeks of mating. The number of pups born was recorded to determine maternal fertility and pup viability. After delivery (PND0.5), the dams continued to have </w:t>
      </w:r>
      <w:r w:rsidRPr="006B3864">
        <w:rPr>
          <w:rFonts w:ascii="Arial" w:hAnsi="Arial" w:cs="Arial"/>
          <w:i/>
          <w:color w:val="000000" w:themeColor="text1"/>
          <w:sz w:val="22"/>
          <w:szCs w:val="22"/>
        </w:rPr>
        <w:t xml:space="preserve">ad libitum </w:t>
      </w:r>
      <w:r w:rsidRPr="006B3864">
        <w:rPr>
          <w:rFonts w:ascii="Arial" w:hAnsi="Arial" w:cs="Arial"/>
          <w:color w:val="000000" w:themeColor="text1"/>
          <w:sz w:val="22"/>
          <w:szCs w:val="22"/>
        </w:rPr>
        <w:t xml:space="preserve">access to food and water. </w:t>
      </w:r>
    </w:p>
    <w:p w14:paraId="1206CD85"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echoMRI at PND16.5 prior to sacrifice. </w:t>
      </w:r>
    </w:p>
    <w:p w14:paraId="667AB76E" w14:textId="77777777" w:rsidR="00494187" w:rsidRPr="006B3864" w:rsidRDefault="00494187" w:rsidP="006B3864">
      <w:pPr>
        <w:spacing w:line="360" w:lineRule="auto"/>
        <w:rPr>
          <w:rFonts w:ascii="Arial" w:hAnsi="Arial" w:cs="Arial"/>
          <w:color w:val="000000" w:themeColor="text1"/>
          <w:sz w:val="22"/>
          <w:szCs w:val="22"/>
        </w:rPr>
      </w:pPr>
    </w:p>
    <w:p w14:paraId="6DFE9EB0" w14:textId="77777777" w:rsidR="00790E70" w:rsidRPr="006B3864" w:rsidRDefault="00790E70" w:rsidP="006B3864">
      <w:pPr>
        <w:keepNext/>
        <w:keepLines/>
        <w:spacing w:before="200" w:line="360" w:lineRule="auto"/>
        <w:outlineLvl w:val="1"/>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2.2 Body Composition and Indirect Calorimetry</w:t>
      </w:r>
    </w:p>
    <w:p w14:paraId="153CEB8A"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ce were weighed by using dynamic weighing to capture accurate weight using a digital scale. The weight was recorded along with the mouse ear tag number. The mouse was then gently placed in the MRI tube with the plunger slightly compressing along the mouse body to ensure it cannot move during the measurement. Fat, lean, free water and total water mass (g) will be recorded for each animal.</w:t>
      </w:r>
    </w:p>
    <w:p w14:paraId="5D24BCD3" w14:textId="77777777" w:rsidR="00790E70" w:rsidRPr="006B3864" w:rsidRDefault="00790E70" w:rsidP="006B3864">
      <w:pPr>
        <w:pStyle w:val="Heading2"/>
        <w:spacing w:line="360" w:lineRule="auto"/>
        <w:rPr>
          <w:rFonts w:ascii="Arial" w:hAnsi="Arial" w:cs="Arial"/>
          <w:color w:val="000000" w:themeColor="text1"/>
          <w:sz w:val="22"/>
          <w:szCs w:val="22"/>
        </w:rPr>
      </w:pPr>
    </w:p>
    <w:p w14:paraId="656CC8DF" w14:textId="6EDFFD2E"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3 Sacrifice and Tissue Collection</w:t>
      </w:r>
    </w:p>
    <w:p w14:paraId="19630FD8"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 extracted thoracic, abdominal and inguinal mammary glands. Briefly, the peritoneum was pulled apart from the skin. The lower glands were excised carefully then weighed. A portion of the upper and lower glands was embedded in paraffin for histology, while the remaining tissue was collected in 2ml tubes and snap frozen in liquid nitrogen then stored at -80C for molecular studies. Offspring of dams were sacrificed without tissue extraction at PND16. </w:t>
      </w:r>
    </w:p>
    <w:p w14:paraId="08639C7A" w14:textId="77777777" w:rsidR="00790E70" w:rsidRPr="006B3864" w:rsidRDefault="00790E70" w:rsidP="006B3864">
      <w:pPr>
        <w:pStyle w:val="Heading2"/>
        <w:spacing w:line="360" w:lineRule="auto"/>
        <w:rPr>
          <w:rFonts w:ascii="Arial" w:hAnsi="Arial" w:cs="Arial"/>
          <w:color w:val="000000" w:themeColor="text1"/>
          <w:sz w:val="22"/>
          <w:szCs w:val="22"/>
        </w:rPr>
      </w:pPr>
    </w:p>
    <w:p w14:paraId="7076A0FA" w14:textId="7AC1C217"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4 Determining Milk Output Volume</w:t>
      </w:r>
    </w:p>
    <w:p w14:paraId="120A7A8E"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At PND10.5, we determined milk output volume for the WT and KO dams. To determine milk volume, we used the weigh-suckle-weigh techniqu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ost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1)</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Briefly, we weighed the dam 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6B3864">
        <w:rPr>
          <w:rFonts w:ascii="Arial" w:hAnsi="Arial" w:cs="Arial"/>
          <w:i/>
          <w:color w:val="000000" w:themeColor="text1"/>
          <w:sz w:val="22"/>
          <w:szCs w:val="22"/>
        </w:rPr>
        <w:t>ad libitum</w:t>
      </w:r>
      <w:r w:rsidRPr="006B3864">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further ascertain the dam’s milk supply.  </w:t>
      </w:r>
    </w:p>
    <w:p w14:paraId="370C4412" w14:textId="77777777" w:rsidR="00790E70" w:rsidRPr="006B3864" w:rsidRDefault="00790E70" w:rsidP="006B3864">
      <w:pPr>
        <w:pStyle w:val="Heading2"/>
        <w:spacing w:line="360" w:lineRule="auto"/>
        <w:rPr>
          <w:rFonts w:ascii="Arial" w:hAnsi="Arial" w:cs="Arial"/>
          <w:color w:val="000000" w:themeColor="text1"/>
          <w:sz w:val="22"/>
          <w:szCs w:val="22"/>
        </w:rPr>
      </w:pPr>
    </w:p>
    <w:p w14:paraId="6C9C4000" w14:textId="0406D5F0"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5 Determining Milk Composition</w:t>
      </w:r>
    </w:p>
    <w:p w14:paraId="41503B8F"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ill be analyzed using SDS-PAGE gels and diluted milk samples. </w:t>
      </w:r>
    </w:p>
    <w:p w14:paraId="3E09A4A8" w14:textId="77777777" w:rsidR="00790E70" w:rsidRPr="006B3864" w:rsidRDefault="00790E70" w:rsidP="006B3864">
      <w:pPr>
        <w:pStyle w:val="Heading2"/>
        <w:spacing w:line="360" w:lineRule="auto"/>
        <w:rPr>
          <w:rFonts w:ascii="Arial" w:hAnsi="Arial" w:cs="Arial"/>
          <w:b/>
          <w:color w:val="000000" w:themeColor="text1"/>
          <w:sz w:val="22"/>
          <w:szCs w:val="22"/>
        </w:rPr>
      </w:pPr>
    </w:p>
    <w:p w14:paraId="12FE945B" w14:textId="359E1EFE" w:rsidR="00790E70" w:rsidRPr="006B3864" w:rsidRDefault="00790E70" w:rsidP="006B3864">
      <w:pPr>
        <w:pStyle w:val="Heading2"/>
        <w:spacing w:line="360" w:lineRule="auto"/>
        <w:rPr>
          <w:rFonts w:ascii="Arial" w:hAnsi="Arial" w:cs="Arial"/>
          <w:b/>
          <w:color w:val="000000" w:themeColor="text1"/>
          <w:sz w:val="22"/>
          <w:szCs w:val="22"/>
          <w:highlight w:val="red"/>
        </w:rPr>
      </w:pPr>
      <w:r w:rsidRPr="006B3864">
        <w:rPr>
          <w:rFonts w:ascii="Arial" w:hAnsi="Arial" w:cs="Arial"/>
          <w:b/>
          <w:color w:val="000000" w:themeColor="text1"/>
          <w:sz w:val="22"/>
          <w:szCs w:val="22"/>
        </w:rPr>
        <w:t>2.6 Determining Milk Protein Concentrations</w:t>
      </w:r>
    </w:p>
    <w:p w14:paraId="4B8E19EF"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ilk samples collected from WT and KO dams were assessed for protein content. Milk will be diluted to a factor of 4 (1:3 in PBS+EDTA). Skimmed milk was collected after centrifuging. Samples were heated to ~95C and loading cocktail was added onto the plastic plate with the gel along with a ladder. Gels were stained by Coomassie blue and quantified by near-infra-red </w:t>
      </w:r>
      <w:r w:rsidRPr="006B3864">
        <w:rPr>
          <w:rFonts w:ascii="Arial" w:hAnsi="Arial" w:cs="Arial"/>
          <w:color w:val="000000" w:themeColor="text1"/>
          <w:sz w:val="22"/>
          <w:szCs w:val="22"/>
        </w:rPr>
        <w:lastRenderedPageBreak/>
        <w:t xml:space="preserve">imaging. Imaging was done using LiCOR Odyssey to determine protein levels of whey acidic protein, alpha casein, beta casein, lactoferrin, and serum albumin identified based on known molecular weights. </w:t>
      </w:r>
    </w:p>
    <w:p w14:paraId="2585CC7A" w14:textId="77777777" w:rsidR="00790E70" w:rsidRPr="006B3864" w:rsidRDefault="00790E70" w:rsidP="006B3864">
      <w:pPr>
        <w:pStyle w:val="Heading2"/>
        <w:spacing w:line="360" w:lineRule="auto"/>
        <w:rPr>
          <w:rFonts w:ascii="Arial" w:hAnsi="Arial" w:cs="Arial"/>
          <w:color w:val="000000" w:themeColor="text1"/>
          <w:sz w:val="22"/>
          <w:szCs w:val="22"/>
        </w:rPr>
      </w:pPr>
    </w:p>
    <w:p w14:paraId="19023851" w14:textId="35DAE71E"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7 Determining Milk Fat Content</w:t>
      </w:r>
    </w:p>
    <w:p w14:paraId="053746A8"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lk samples collected from WT and KO dams were assessed for fat content by the creamatocrit method using a hematocrit centrifuge. Briefly, samples were diluted to a factor of 3 (1:2 in PBS) into well-sealed capillary tubes. The tubes will be placed in CritSpin mini-creamatocrit spinner. Samples were centrifuged for 8 cycles of 120 seconds. The capillary formed layers of white fat and non-fat milk. The distance of the fat layer was measured in millimeters (mm) accurately. The total volume of milk (fat + non-fat milk) was also measured in mm. Percentage of fat was determined with respect to the total milk volume.</w:t>
      </w:r>
    </w:p>
    <w:p w14:paraId="349E5C98" w14:textId="77777777" w:rsidR="00790E70" w:rsidRPr="006B3864" w:rsidRDefault="00790E70" w:rsidP="006B3864">
      <w:pPr>
        <w:pStyle w:val="Heading2"/>
        <w:spacing w:line="360" w:lineRule="auto"/>
        <w:rPr>
          <w:rFonts w:ascii="Arial" w:hAnsi="Arial" w:cs="Arial"/>
          <w:color w:val="000000" w:themeColor="text1"/>
          <w:sz w:val="22"/>
          <w:szCs w:val="22"/>
        </w:rPr>
      </w:pPr>
    </w:p>
    <w:p w14:paraId="3A530A96" w14:textId="23588402"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8 Real time qPCR</w:t>
      </w:r>
    </w:p>
    <w:p w14:paraId="1EC9EE64" w14:textId="77777777" w:rsidR="00790E70" w:rsidRPr="006B3864" w:rsidRDefault="00790E70" w:rsidP="006B3864">
      <w:pPr>
        <w:spacing w:line="360" w:lineRule="auto"/>
        <w:rPr>
          <w:rFonts w:ascii="Arial" w:hAnsi="Arial" w:cs="Arial"/>
          <w:color w:val="000000" w:themeColor="text1"/>
          <w:sz w:val="22"/>
          <w:szCs w:val="22"/>
          <w:highlight w:val="yellow"/>
        </w:rPr>
      </w:pPr>
      <w:r w:rsidRPr="006B3864">
        <w:rPr>
          <w:rFonts w:ascii="Arial" w:hAnsi="Arial" w:cs="Arial"/>
          <w:color w:val="000000" w:themeColor="text1"/>
          <w:sz w:val="22"/>
          <w:szCs w:val="22"/>
        </w:rPr>
        <w:t xml:space="preserve">Using the lower mammary gland tissues collected from the dams, we assessed RNA expression of lipogenic genes. RNA samples were prepared from the mouse tissues using the PureLink RNA Mini Kit. Briefly, tissues were cut 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ACC1, SREBP1c, ACLY, FASN, using primer pairs (forward and reverse). This allowed us to assess lipogenic activity of the mammary glands of KO and WT. </w:t>
      </w:r>
      <w:r w:rsidRPr="006B3864">
        <w:rPr>
          <w:rFonts w:ascii="Arial" w:hAnsi="Arial" w:cs="Arial"/>
          <w:color w:val="000000" w:themeColor="text1"/>
          <w:sz w:val="22"/>
          <w:szCs w:val="22"/>
          <w:highlight w:val="yellow"/>
        </w:rPr>
        <w:t>Do we want to do qpcr per section fat and SVF as well to confirm a cell-specific difference in functionality? I guess yes!</w:t>
      </w:r>
    </w:p>
    <w:p w14:paraId="43CB3A42" w14:textId="77777777" w:rsidR="00790E70" w:rsidRPr="006B3864" w:rsidRDefault="00790E70" w:rsidP="006B3864">
      <w:pPr>
        <w:spacing w:line="360" w:lineRule="auto"/>
        <w:rPr>
          <w:rFonts w:ascii="Arial" w:hAnsi="Arial" w:cs="Arial"/>
          <w:color w:val="000000" w:themeColor="text1"/>
          <w:sz w:val="22"/>
          <w:szCs w:val="22"/>
        </w:rPr>
      </w:pPr>
    </w:p>
    <w:p w14:paraId="6686DE33" w14:textId="39A28A0E"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9 Western Blotting</w:t>
      </w:r>
    </w:p>
    <w:p w14:paraId="5F073DC4"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Using the lower mammary gland tissues collected from the dams, we assessed TSC1/2 protein levels and mTORC1 activity to confirm knockout in mammary glands as a </w:t>
      </w:r>
      <w:r w:rsidRPr="006B3864">
        <w:rPr>
          <w:rFonts w:ascii="Arial" w:hAnsi="Arial" w:cs="Arial"/>
          <w:color w:val="000000" w:themeColor="text1"/>
          <w:sz w:val="22"/>
          <w:szCs w:val="22"/>
          <w:highlight w:val="yellow"/>
        </w:rPr>
        <w:t xml:space="preserve">whole tissue and specifically in mammary adipocytes. To better determine the site of the knockout, another cohort of KO and WT dams were bred for this purpose. The mammary gland fat and stromal vascular fraction (SVF) were separated. Genotyping was separately done on the two compartments to verify knockout specifity in the mammary gland. </w:t>
      </w:r>
      <w:r w:rsidRPr="006B3864">
        <w:rPr>
          <w:rFonts w:ascii="Arial" w:hAnsi="Arial" w:cs="Arial"/>
          <w:color w:val="000000" w:themeColor="text1"/>
          <w:sz w:val="22"/>
          <w:szCs w:val="22"/>
        </w:rPr>
        <w:t xml:space="preserve">Briefly, a portion of the whole mammary gland, </w:t>
      </w:r>
      <w:r w:rsidRPr="006B3864">
        <w:rPr>
          <w:rFonts w:ascii="Arial" w:hAnsi="Arial" w:cs="Arial"/>
          <w:color w:val="000000" w:themeColor="text1"/>
          <w:sz w:val="22"/>
          <w:szCs w:val="22"/>
        </w:rPr>
        <w:lastRenderedPageBreak/>
        <w:t>the SVF, and the fat samples was boiled and loaded into different wells with a ladder control. Proteins were transferred to nitrocellulose overnight. The matrix was stained for total protein using Revert total protein and scanned by LiCOR to normalize against total protein. Samples were incubated with the primary then the secondary antibodies. Briefly,</w:t>
      </w:r>
      <w:r w:rsidRPr="006B3864">
        <w:rPr>
          <w:rFonts w:ascii="Arial" w:hAnsi="Arial" w:cs="Arial"/>
          <w:color w:val="000000" w:themeColor="text1"/>
          <w:sz w:val="22"/>
          <w:szCs w:val="22"/>
          <w:shd w:val="clear" w:color="auto" w:fill="FFFFFF"/>
        </w:rPr>
        <w:t xml:space="preserve"> antibodies against TSC1/2, total and phosphorylated </w:t>
      </w:r>
      <w:r w:rsidRPr="006B3864">
        <w:rPr>
          <w:rFonts w:ascii="Arial" w:hAnsi="Arial" w:cs="Arial"/>
          <w:color w:val="000000" w:themeColor="text1"/>
          <w:sz w:val="22"/>
          <w:szCs w:val="22"/>
        </w:rPr>
        <w:t xml:space="preserve">mTORC1 targets (S6K, 4EBP1, S6) and regulators (Akt, IRS) were used. </w:t>
      </w:r>
    </w:p>
    <w:p w14:paraId="33D96FFB" w14:textId="77777777" w:rsidR="00790E70" w:rsidRPr="006B3864" w:rsidRDefault="00790E70" w:rsidP="006B3864">
      <w:pPr>
        <w:spacing w:line="360" w:lineRule="auto"/>
        <w:rPr>
          <w:rFonts w:ascii="Arial" w:hAnsi="Arial" w:cs="Arial"/>
          <w:color w:val="000000" w:themeColor="text1"/>
          <w:sz w:val="22"/>
          <w:szCs w:val="22"/>
        </w:rPr>
      </w:pPr>
    </w:p>
    <w:p w14:paraId="37A9B99D" w14:textId="3F402811" w:rsidR="00790E70"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2.10 </w:t>
      </w:r>
      <w:r w:rsidR="00790E70" w:rsidRPr="006B3864">
        <w:rPr>
          <w:rFonts w:ascii="Arial" w:hAnsi="Arial" w:cs="Arial"/>
          <w:b/>
          <w:color w:val="000000" w:themeColor="text1"/>
          <w:sz w:val="22"/>
          <w:szCs w:val="22"/>
        </w:rPr>
        <w:t>Histology</w:t>
      </w:r>
    </w:p>
    <w:p w14:paraId="0542962E"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mmary glands collected from WT and KO dams were embedded in paraffin and Hematoxylin and Eosin (H&amp;E) stained at the Rogel Cancer Center’s Tissue and Molecular Pathology. Slides were blindly assessed for alveolar count and adipocyte size and count. </w:t>
      </w:r>
    </w:p>
    <w:p w14:paraId="66880387" w14:textId="77777777" w:rsidR="00790E70" w:rsidRPr="006B3864" w:rsidRDefault="00790E70" w:rsidP="006B3864">
      <w:pPr>
        <w:spacing w:line="360" w:lineRule="auto"/>
        <w:rPr>
          <w:rFonts w:ascii="Arial" w:hAnsi="Arial" w:cs="Arial"/>
          <w:color w:val="000000" w:themeColor="text1"/>
          <w:sz w:val="22"/>
          <w:szCs w:val="22"/>
        </w:rPr>
      </w:pPr>
    </w:p>
    <w:p w14:paraId="0AFC4151" w14:textId="6DF67C9A" w:rsidR="00790E70" w:rsidRPr="006B3864" w:rsidRDefault="008B3CA4" w:rsidP="006B3864">
      <w:pPr>
        <w:pStyle w:val="Heading2"/>
        <w:spacing w:line="360" w:lineRule="auto"/>
        <w:rPr>
          <w:rFonts w:ascii="Arial" w:hAnsi="Arial" w:cs="Arial"/>
          <w:b/>
          <w:color w:val="000000" w:themeColor="text1"/>
          <w:sz w:val="22"/>
          <w:szCs w:val="22"/>
          <w:highlight w:val="yellow"/>
        </w:rPr>
      </w:pPr>
      <w:r w:rsidRPr="006B3864">
        <w:rPr>
          <w:rFonts w:ascii="Arial" w:hAnsi="Arial" w:cs="Arial"/>
          <w:b/>
          <w:color w:val="000000" w:themeColor="text1"/>
          <w:sz w:val="22"/>
          <w:szCs w:val="22"/>
          <w:highlight w:val="yellow"/>
        </w:rPr>
        <w:t xml:space="preserve">2.11 </w:t>
      </w:r>
      <w:r w:rsidR="00790E70" w:rsidRPr="006B3864">
        <w:rPr>
          <w:rFonts w:ascii="Arial" w:hAnsi="Arial" w:cs="Arial"/>
          <w:b/>
          <w:color w:val="000000" w:themeColor="text1"/>
          <w:sz w:val="22"/>
          <w:szCs w:val="22"/>
          <w:highlight w:val="yellow"/>
        </w:rPr>
        <w:t>Statistical Analysis</w:t>
      </w:r>
    </w:p>
    <w:p w14:paraId="0A6269CA" w14:textId="23DA9EC4"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Pairwise testing, two way anova, linear modeling </w:t>
      </w:r>
    </w:p>
    <w:p w14:paraId="150991C8" w14:textId="2B2A718F" w:rsidR="008B3CA4" w:rsidRPr="006B3864" w:rsidRDefault="008B3CA4" w:rsidP="006B3864">
      <w:pPr>
        <w:spacing w:line="360" w:lineRule="auto"/>
        <w:rPr>
          <w:rFonts w:ascii="Arial" w:hAnsi="Arial" w:cs="Arial"/>
          <w:color w:val="000000" w:themeColor="text1"/>
          <w:sz w:val="22"/>
          <w:szCs w:val="22"/>
        </w:rPr>
      </w:pPr>
    </w:p>
    <w:p w14:paraId="44C4351E" w14:textId="77777777" w:rsidR="008B3CA4" w:rsidRPr="006B3864" w:rsidRDefault="008B3CA4" w:rsidP="006B3864">
      <w:pPr>
        <w:keepNext/>
        <w:keepLines/>
        <w:spacing w:before="480" w:line="360" w:lineRule="auto"/>
        <w:outlineLvl w:val="0"/>
        <w:rPr>
          <w:rFonts w:ascii="Arial" w:eastAsia="MS PMincho" w:hAnsi="Arial" w:cs="Arial"/>
          <w:b/>
          <w:bCs/>
          <w:color w:val="000000"/>
          <w:sz w:val="22"/>
          <w:szCs w:val="22"/>
        </w:rPr>
      </w:pPr>
      <w:r w:rsidRPr="006B3864">
        <w:rPr>
          <w:rFonts w:ascii="Arial" w:eastAsia="MS PMincho" w:hAnsi="Arial" w:cs="Arial"/>
          <w:b/>
          <w:bCs/>
          <w:color w:val="000000"/>
          <w:sz w:val="22"/>
          <w:szCs w:val="22"/>
        </w:rPr>
        <w:t>3.0 Results</w:t>
      </w:r>
    </w:p>
    <w:p w14:paraId="700DF380" w14:textId="77777777" w:rsidR="008B3CA4" w:rsidRPr="006B3864" w:rsidRDefault="008B3CA4"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highlight w:val="yellow"/>
        </w:rPr>
        <w:t>Genotyping to confirm KO in Mammary Adipocytes and not in SVF Compartment</w:t>
      </w:r>
    </w:p>
    <w:p w14:paraId="62437254" w14:textId="77777777" w:rsidR="008B3CA4" w:rsidRPr="006B3864" w:rsidRDefault="008B3CA4" w:rsidP="006B3864">
      <w:pPr>
        <w:spacing w:line="360" w:lineRule="auto"/>
        <w:rPr>
          <w:rFonts w:ascii="Arial" w:hAnsi="Arial" w:cs="Arial"/>
          <w:color w:val="000000" w:themeColor="text1"/>
          <w:sz w:val="22"/>
          <w:szCs w:val="22"/>
        </w:rPr>
      </w:pPr>
    </w:p>
    <w:p w14:paraId="5085F208" w14:textId="200955BD"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1 Maternal Weights were Comparable during Pregnancy and Lactation</w:t>
      </w:r>
    </w:p>
    <w:p w14:paraId="3DA2FDDD"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Dam body composition was measured every Monday, Wednesday, and Friday during pregnancy and lactation an on the day of delivery. Body weight were comparable between dams (Figure 1). Lean mass was also comparable between KO and WT dams (Figure 2). KO dams had a slightly lower fat mass during pregnancy and during lactation (Figure 3a). While WT dams lost fat mass gradually during lactation, KO dams gained fat mass (Figure 3b).</w:t>
      </w:r>
    </w:p>
    <w:p w14:paraId="30F1E2C6" w14:textId="77777777" w:rsidR="008B3CA4" w:rsidRPr="006B3864" w:rsidRDefault="008B3CA4" w:rsidP="006B3864">
      <w:pPr>
        <w:spacing w:line="360" w:lineRule="auto"/>
        <w:rPr>
          <w:rFonts w:ascii="Arial" w:hAnsi="Arial" w:cs="Arial"/>
          <w:color w:val="000000" w:themeColor="text1"/>
          <w:sz w:val="22"/>
          <w:szCs w:val="22"/>
        </w:rPr>
      </w:pPr>
    </w:p>
    <w:p w14:paraId="4A959774" w14:textId="4172D0D0"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2 Litter Size and Pup Survival Rate were Similar</w:t>
      </w:r>
    </w:p>
    <w:p w14:paraId="67E00897"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Average litter size from KO and WT dams was similar. Survival rates of pups born to KO and WT dams was not significantly different between groups.</w:t>
      </w:r>
    </w:p>
    <w:p w14:paraId="18B685B0" w14:textId="77777777" w:rsidR="008B3CA4" w:rsidRPr="006B3864" w:rsidRDefault="008B3CA4" w:rsidP="006B3864">
      <w:pPr>
        <w:spacing w:line="360" w:lineRule="auto"/>
        <w:rPr>
          <w:rFonts w:ascii="Arial" w:hAnsi="Arial" w:cs="Arial"/>
          <w:color w:val="000000" w:themeColor="text1"/>
          <w:sz w:val="22"/>
          <w:szCs w:val="22"/>
        </w:rPr>
      </w:pPr>
    </w:p>
    <w:p w14:paraId="2D337BF1" w14:textId="477BBF9B"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3 Pup Weight at PND 0.5, 7.5, 14.5 and 16.5</w:t>
      </w:r>
    </w:p>
    <w:p w14:paraId="2B269F93"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There were no significant differences in pup weight at PND0.5 (at birth). At PND7.5, females born to KO dams were heavier than females born to WT dams (p=0.047), but weights of males </w:t>
      </w:r>
      <w:r w:rsidRPr="006B3864">
        <w:rPr>
          <w:rFonts w:ascii="Arial" w:hAnsi="Arial" w:cs="Arial"/>
          <w:color w:val="000000" w:themeColor="text1"/>
          <w:sz w:val="22"/>
          <w:szCs w:val="22"/>
        </w:rPr>
        <w:lastRenderedPageBreak/>
        <w:t>born to KO or WT mothers were not different. At PND14.5 and PND16.5, there were no weight differences between groups or sexes.</w:t>
      </w:r>
    </w:p>
    <w:p w14:paraId="03C487C6" w14:textId="77777777" w:rsidR="008B3CA4" w:rsidRPr="006B3864" w:rsidRDefault="008B3CA4" w:rsidP="006B3864">
      <w:pPr>
        <w:spacing w:line="360" w:lineRule="auto"/>
        <w:rPr>
          <w:rFonts w:ascii="Arial" w:hAnsi="Arial" w:cs="Arial"/>
          <w:color w:val="000000" w:themeColor="text1"/>
          <w:sz w:val="22"/>
          <w:szCs w:val="22"/>
        </w:rPr>
      </w:pPr>
    </w:p>
    <w:p w14:paraId="25996157" w14:textId="5C43850E"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4 Pup Body Composition at PND16.5 were Similar Across Groups</w:t>
      </w:r>
    </w:p>
    <w:p w14:paraId="0838191B"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6B27D3C2" w14:textId="77777777" w:rsidR="008B3CA4" w:rsidRPr="006B3864" w:rsidRDefault="008B3CA4" w:rsidP="006B3864">
      <w:pPr>
        <w:spacing w:line="360" w:lineRule="auto"/>
        <w:rPr>
          <w:rFonts w:ascii="Arial" w:hAnsi="Arial" w:cs="Arial"/>
          <w:color w:val="000000" w:themeColor="text1"/>
          <w:sz w:val="22"/>
          <w:szCs w:val="22"/>
        </w:rPr>
      </w:pPr>
    </w:p>
    <w:p w14:paraId="71F3A718" w14:textId="2D7C5139"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5 Milk Volume Production and Pup Weight Change After Nursing is Similar</w:t>
      </w:r>
    </w:p>
    <w:p w14:paraId="2B5E3A08"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 difference between pup weight after nursing and pup weight before nursing (and after a two-hour separation period) was not significantly different between groups. The delta weight change per pup after nursing was similar between pups of KO and WT dams. The weight change of KO and WT dams before and after nursing was not significantly different between dams.</w:t>
      </w:r>
    </w:p>
    <w:p w14:paraId="58E5178D" w14:textId="77777777" w:rsidR="008B3CA4" w:rsidRPr="006B3864" w:rsidRDefault="008B3CA4" w:rsidP="006B3864">
      <w:pPr>
        <w:spacing w:line="360" w:lineRule="auto"/>
        <w:rPr>
          <w:rFonts w:ascii="Arial" w:hAnsi="Arial" w:cs="Arial"/>
          <w:color w:val="000000" w:themeColor="text1"/>
          <w:sz w:val="22"/>
          <w:szCs w:val="22"/>
        </w:rPr>
      </w:pPr>
    </w:p>
    <w:p w14:paraId="67C56379" w14:textId="76A8E87F" w:rsidR="008B3CA4" w:rsidRPr="006B3864" w:rsidRDefault="008D31D2"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3.6 </w:t>
      </w:r>
      <w:r w:rsidR="008B3CA4" w:rsidRPr="006B3864">
        <w:rPr>
          <w:rFonts w:ascii="Arial" w:hAnsi="Arial" w:cs="Arial"/>
          <w:b/>
          <w:color w:val="000000" w:themeColor="text1"/>
          <w:sz w:val="22"/>
          <w:szCs w:val="22"/>
        </w:rPr>
        <w:t>Mammary Gland Weights of KO Dams are Lighter</w:t>
      </w:r>
    </w:p>
    <w:p w14:paraId="1A85FE56"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217AF9DE" w14:textId="77777777" w:rsidR="008B3CA4" w:rsidRPr="006B3864" w:rsidRDefault="008B3CA4" w:rsidP="006B3864">
      <w:pPr>
        <w:spacing w:line="360" w:lineRule="auto"/>
        <w:rPr>
          <w:rFonts w:ascii="Arial" w:hAnsi="Arial" w:cs="Arial"/>
          <w:color w:val="000000" w:themeColor="text1"/>
          <w:sz w:val="22"/>
          <w:szCs w:val="22"/>
        </w:rPr>
      </w:pPr>
    </w:p>
    <w:p w14:paraId="05D07E36" w14:textId="68353F25" w:rsidR="008B3CA4" w:rsidRPr="006B3864" w:rsidRDefault="008D31D2"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3.7 </w:t>
      </w:r>
      <w:r w:rsidR="008B3CA4" w:rsidRPr="006B3864">
        <w:rPr>
          <w:rFonts w:ascii="Arial" w:hAnsi="Arial" w:cs="Arial"/>
          <w:b/>
          <w:color w:val="000000" w:themeColor="text1"/>
          <w:sz w:val="22"/>
          <w:szCs w:val="22"/>
        </w:rPr>
        <w:t>Milk Fat Composition is Higher in KO Dams</w:t>
      </w:r>
    </w:p>
    <w:p w14:paraId="2A8698D0"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Creamatocrit fat analysis revealed that milk of KO dams had higher fat percentage than milk of WT dams </w:t>
      </w:r>
      <w:r w:rsidRPr="006B3864">
        <w:rPr>
          <w:rFonts w:ascii="Arial" w:hAnsi="Arial" w:cs="Arial"/>
          <w:color w:val="000000" w:themeColor="text1"/>
          <w:sz w:val="22"/>
          <w:szCs w:val="22"/>
          <w:highlight w:val="yellow"/>
        </w:rPr>
        <w:t>(p=XXX).</w:t>
      </w:r>
    </w:p>
    <w:p w14:paraId="08A12A13" w14:textId="77777777" w:rsidR="008B3CA4" w:rsidRPr="006B3864" w:rsidRDefault="008B3CA4" w:rsidP="006B3864">
      <w:pPr>
        <w:pStyle w:val="Heading2"/>
        <w:spacing w:line="360" w:lineRule="auto"/>
        <w:rPr>
          <w:rFonts w:ascii="Arial" w:hAnsi="Arial" w:cs="Arial"/>
          <w:color w:val="000000" w:themeColor="text1"/>
          <w:sz w:val="22"/>
          <w:szCs w:val="22"/>
        </w:rPr>
      </w:pPr>
    </w:p>
    <w:p w14:paraId="29D7CB75" w14:textId="74C7049E" w:rsidR="008B3CA4" w:rsidRPr="006B3864" w:rsidRDefault="008D31D2"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3.8 </w:t>
      </w:r>
      <w:r w:rsidR="008B3CA4" w:rsidRPr="006B3864">
        <w:rPr>
          <w:rFonts w:ascii="Arial" w:hAnsi="Arial" w:cs="Arial"/>
          <w:b/>
          <w:color w:val="000000" w:themeColor="text1"/>
          <w:sz w:val="22"/>
          <w:szCs w:val="22"/>
        </w:rPr>
        <w:t>Milk Protein Composition is Higher in KO Dams</w:t>
      </w:r>
    </w:p>
    <w:p w14:paraId="56A515F4"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1648124D" w14:textId="77777777" w:rsidR="008B3CA4" w:rsidRPr="006B3864" w:rsidRDefault="008B3CA4" w:rsidP="006B3864">
      <w:pPr>
        <w:spacing w:line="360" w:lineRule="auto"/>
        <w:rPr>
          <w:rFonts w:ascii="Arial" w:hAnsi="Arial" w:cs="Arial"/>
          <w:color w:val="000000" w:themeColor="text1"/>
          <w:sz w:val="22"/>
          <w:szCs w:val="22"/>
        </w:rPr>
      </w:pPr>
    </w:p>
    <w:p w14:paraId="65F2D396" w14:textId="3465F694" w:rsidR="008B3CA4" w:rsidRPr="006B3864" w:rsidRDefault="006B3864" w:rsidP="006B3864">
      <w:pPr>
        <w:pStyle w:val="Heading2"/>
        <w:spacing w:line="360" w:lineRule="auto"/>
        <w:rPr>
          <w:rFonts w:ascii="Arial" w:hAnsi="Arial" w:cs="Arial"/>
          <w:b/>
          <w:color w:val="000000" w:themeColor="text1"/>
          <w:sz w:val="22"/>
          <w:szCs w:val="22"/>
          <w:highlight w:val="yellow"/>
        </w:rPr>
      </w:pPr>
      <w:r w:rsidRPr="006B3864">
        <w:rPr>
          <w:rFonts w:ascii="Arial" w:hAnsi="Arial" w:cs="Arial"/>
          <w:b/>
          <w:color w:val="000000" w:themeColor="text1"/>
          <w:sz w:val="22"/>
          <w:szCs w:val="22"/>
          <w:highlight w:val="yellow"/>
        </w:rPr>
        <w:t xml:space="preserve">3.9 </w:t>
      </w:r>
      <w:r w:rsidR="008B3CA4" w:rsidRPr="006B3864">
        <w:rPr>
          <w:rFonts w:ascii="Arial" w:hAnsi="Arial" w:cs="Arial"/>
          <w:b/>
          <w:color w:val="000000" w:themeColor="text1"/>
          <w:sz w:val="22"/>
          <w:szCs w:val="22"/>
          <w:highlight w:val="yellow"/>
        </w:rPr>
        <w:t>Gene and Protein Expression in Mammary Glands and Fat and SVF Compartments</w:t>
      </w:r>
    </w:p>
    <w:p w14:paraId="2FAC0380" w14:textId="77777777" w:rsidR="008B3CA4" w:rsidRPr="006B3864" w:rsidRDefault="008B3CA4" w:rsidP="006B3864">
      <w:pPr>
        <w:spacing w:line="360" w:lineRule="auto"/>
        <w:rPr>
          <w:rFonts w:ascii="Arial" w:hAnsi="Arial" w:cs="Arial"/>
          <w:color w:val="000000" w:themeColor="text1"/>
          <w:sz w:val="22"/>
          <w:szCs w:val="22"/>
        </w:rPr>
      </w:pPr>
    </w:p>
    <w:p w14:paraId="05D7AB5F" w14:textId="63DE4C64" w:rsidR="008B3CA4" w:rsidRPr="006B3864" w:rsidRDefault="006B386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lastRenderedPageBreak/>
        <w:t>3.10 Adipocyte</w:t>
      </w:r>
      <w:r w:rsidR="008B3CA4" w:rsidRPr="006B3864">
        <w:rPr>
          <w:rFonts w:ascii="Arial" w:hAnsi="Arial" w:cs="Arial"/>
          <w:b/>
          <w:color w:val="000000" w:themeColor="text1"/>
          <w:sz w:val="22"/>
          <w:szCs w:val="22"/>
        </w:rPr>
        <w:t xml:space="preserve"> </w:t>
      </w:r>
      <w:r w:rsidRPr="006B3864">
        <w:rPr>
          <w:rFonts w:ascii="Arial" w:hAnsi="Arial" w:cs="Arial"/>
          <w:b/>
          <w:color w:val="000000" w:themeColor="text1"/>
          <w:sz w:val="22"/>
          <w:szCs w:val="22"/>
        </w:rPr>
        <w:t xml:space="preserve">Size and </w:t>
      </w:r>
      <w:r w:rsidR="008B3CA4" w:rsidRPr="006B3864">
        <w:rPr>
          <w:rFonts w:ascii="Arial" w:hAnsi="Arial" w:cs="Arial"/>
          <w:b/>
          <w:color w:val="000000" w:themeColor="text1"/>
          <w:sz w:val="22"/>
          <w:szCs w:val="22"/>
        </w:rPr>
        <w:t>Count</w:t>
      </w:r>
    </w:p>
    <w:p w14:paraId="62257709" w14:textId="525484E3" w:rsidR="006B3864" w:rsidRPr="006B3864" w:rsidRDefault="006B3864" w:rsidP="006B3864">
      <w:pPr>
        <w:spacing w:line="360" w:lineRule="auto"/>
        <w:rPr>
          <w:rFonts w:ascii="Arial" w:hAnsi="Arial" w:cs="Arial"/>
          <w:sz w:val="22"/>
          <w:szCs w:val="22"/>
        </w:rPr>
      </w:pPr>
    </w:p>
    <w:p w14:paraId="300E5832" w14:textId="315A3D1F" w:rsidR="006B3864" w:rsidRPr="006B3864" w:rsidRDefault="006B3864" w:rsidP="006B3864">
      <w:pPr>
        <w:keepNext/>
        <w:keepLines/>
        <w:spacing w:before="480" w:line="360" w:lineRule="auto"/>
        <w:outlineLvl w:val="0"/>
        <w:rPr>
          <w:rFonts w:ascii="Arial" w:eastAsia="MS PMincho" w:hAnsi="Arial" w:cs="Arial"/>
          <w:b/>
          <w:bCs/>
          <w:color w:val="000000"/>
          <w:sz w:val="22"/>
          <w:szCs w:val="22"/>
        </w:rPr>
      </w:pPr>
      <w:r w:rsidRPr="006B3864">
        <w:rPr>
          <w:rFonts w:ascii="Arial" w:eastAsia="MS PMincho" w:hAnsi="Arial" w:cs="Arial"/>
          <w:b/>
          <w:bCs/>
          <w:color w:val="000000"/>
          <w:sz w:val="22"/>
          <w:szCs w:val="22"/>
        </w:rPr>
        <w:t>4.0 Discussion</w:t>
      </w:r>
    </w:p>
    <w:p w14:paraId="56ABA65E"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 interplay between mammary gland.</w:t>
      </w:r>
    </w:p>
    <w:p w14:paraId="121A493B"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We hypothesize that mammary adipocytes are “emptying” their contents into the milk  and adipocyte interplay</w:t>
      </w:r>
    </w:p>
    <w:p w14:paraId="15781130"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mmary gland function during pregnancy and lactation </w:t>
      </w:r>
    </w:p>
    <w:p w14:paraId="3A380D1E"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lk production</w:t>
      </w:r>
    </w:p>
    <w:p w14:paraId="04B7E008" w14:textId="6B3CDE36"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echanisms at play</w:t>
      </w:r>
    </w:p>
    <w:p w14:paraId="1925A09A" w14:textId="77777777" w:rsidR="006B3864" w:rsidRPr="006B3864" w:rsidRDefault="006B3864" w:rsidP="006B3864">
      <w:pPr>
        <w:spacing w:line="360" w:lineRule="auto"/>
        <w:rPr>
          <w:rFonts w:ascii="Arial" w:hAnsi="Arial" w:cs="Arial"/>
          <w:color w:val="000000" w:themeColor="text1"/>
          <w:sz w:val="22"/>
          <w:szCs w:val="22"/>
        </w:rPr>
      </w:pPr>
    </w:p>
    <w:p w14:paraId="210F7961" w14:textId="77777777" w:rsidR="006B3864" w:rsidRDefault="006B3864"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 xml:space="preserve">5.0 Conclusions </w:t>
      </w:r>
    </w:p>
    <w:p w14:paraId="2ABA4543" w14:textId="77777777" w:rsidR="006B3864" w:rsidRDefault="006B3864" w:rsidP="006B3864">
      <w:pPr>
        <w:spacing w:line="360" w:lineRule="auto"/>
        <w:rPr>
          <w:rFonts w:ascii="Arial" w:eastAsia="MS PMincho" w:hAnsi="Arial" w:cs="Arial"/>
          <w:b/>
          <w:bCs/>
          <w:color w:val="000000"/>
          <w:sz w:val="22"/>
          <w:szCs w:val="22"/>
        </w:rPr>
      </w:pPr>
    </w:p>
    <w:p w14:paraId="1DA40538" w14:textId="77777777" w:rsidR="006B3864" w:rsidRDefault="006B3864" w:rsidP="006B3864">
      <w:pPr>
        <w:spacing w:line="360" w:lineRule="auto"/>
        <w:rPr>
          <w:rFonts w:ascii="Arial" w:eastAsia="MS PMincho" w:hAnsi="Arial" w:cs="Arial"/>
          <w:b/>
          <w:bCs/>
          <w:color w:val="000000"/>
          <w:sz w:val="22"/>
          <w:szCs w:val="22"/>
        </w:rPr>
      </w:pPr>
      <w:r w:rsidRPr="006B3864">
        <w:rPr>
          <w:rFonts w:ascii="Arial" w:eastAsia="MS PMincho" w:hAnsi="Arial" w:cs="Arial"/>
          <w:b/>
          <w:bCs/>
          <w:color w:val="000000"/>
          <w:sz w:val="22"/>
          <w:szCs w:val="22"/>
        </w:rPr>
        <w:t>6.0 Acknowledgements</w:t>
      </w:r>
    </w:p>
    <w:p w14:paraId="2D3F8060" w14:textId="77777777" w:rsidR="006B3864" w:rsidRDefault="006B3864" w:rsidP="006B3864">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6B3864" w:rsidRDefault="006B3864" w:rsidP="006B3864">
      <w:pPr>
        <w:spacing w:line="360" w:lineRule="auto"/>
        <w:rPr>
          <w:rFonts w:ascii="Arial" w:hAnsi="Arial" w:cs="Arial"/>
          <w:b/>
          <w:bCs/>
          <w:color w:val="000000" w:themeColor="text1"/>
          <w:sz w:val="22"/>
          <w:szCs w:val="22"/>
        </w:rPr>
      </w:pPr>
      <w:r w:rsidRPr="006B3864">
        <w:rPr>
          <w:rFonts w:ascii="Arial" w:eastAsia="Times New Roman" w:hAnsi="Arial" w:cs="Arial"/>
          <w:b/>
          <w:color w:val="000000" w:themeColor="text1"/>
          <w:sz w:val="22"/>
          <w:szCs w:val="22"/>
          <w:shd w:val="clear" w:color="auto" w:fill="FFFFFF"/>
        </w:rPr>
        <w:t>7.0 Author Contributions</w:t>
      </w:r>
    </w:p>
    <w:p w14:paraId="2F2866DD" w14:textId="1C594A54" w:rsidR="006B3864" w:rsidRPr="006B3864" w:rsidRDefault="006B3864" w:rsidP="006B3864">
      <w:pPr>
        <w:keepNext/>
        <w:keepLines/>
        <w:spacing w:before="480" w:line="360" w:lineRule="auto"/>
        <w:outlineLvl w:val="0"/>
        <w:rPr>
          <w:rFonts w:ascii="Arial" w:eastAsia="MS PMincho" w:hAnsi="Arial" w:cs="Arial"/>
          <w:b/>
          <w:bCs/>
          <w:color w:val="000000"/>
          <w:sz w:val="22"/>
          <w:szCs w:val="22"/>
        </w:rPr>
      </w:pPr>
      <w:r>
        <w:rPr>
          <w:rFonts w:ascii="Arial" w:eastAsia="MS PMincho" w:hAnsi="Arial" w:cs="Arial"/>
          <w:b/>
          <w:bCs/>
          <w:color w:val="000000"/>
          <w:sz w:val="22"/>
          <w:szCs w:val="22"/>
        </w:rPr>
        <w:t>8</w:t>
      </w:r>
      <w:r w:rsidRPr="006B3864">
        <w:rPr>
          <w:rFonts w:ascii="Arial" w:eastAsia="MS PMincho" w:hAnsi="Arial" w:cs="Arial"/>
          <w:b/>
          <w:bCs/>
          <w:color w:val="000000"/>
          <w:sz w:val="22"/>
          <w:szCs w:val="22"/>
        </w:rPr>
        <w:t>.0 References</w:t>
      </w:r>
    </w:p>
    <w:p w14:paraId="54AD4517" w14:textId="77777777" w:rsidR="006B3864" w:rsidRPr="006B3864" w:rsidRDefault="006B3864" w:rsidP="006B3864">
      <w:pPr>
        <w:keepNext/>
        <w:keepLines/>
        <w:spacing w:before="480" w:line="360" w:lineRule="auto"/>
        <w:outlineLvl w:val="0"/>
        <w:rPr>
          <w:rFonts w:ascii="Arial" w:eastAsia="MS PMincho" w:hAnsi="Arial" w:cs="Arial"/>
          <w:b/>
          <w:bCs/>
          <w:color w:val="000000"/>
          <w:sz w:val="22"/>
          <w:szCs w:val="22"/>
        </w:rPr>
      </w:pPr>
      <w:r w:rsidRPr="006B3864">
        <w:rPr>
          <w:rFonts w:ascii="Arial" w:eastAsia="MS PMincho" w:hAnsi="Arial" w:cs="Arial"/>
          <w:b/>
          <w:bCs/>
          <w:color w:val="000000"/>
          <w:sz w:val="22"/>
          <w:szCs w:val="22"/>
        </w:rPr>
        <w:t>Figure Legends</w:t>
      </w:r>
    </w:p>
    <w:p w14:paraId="4A00B6D0" w14:textId="77777777" w:rsidR="006B3864" w:rsidRPr="006B3864" w:rsidRDefault="006B3864" w:rsidP="006B3864">
      <w:pPr>
        <w:spacing w:line="360" w:lineRule="auto"/>
        <w:rPr>
          <w:rFonts w:ascii="Arial" w:eastAsia="Times New Roman" w:hAnsi="Arial" w:cs="Arial"/>
          <w:color w:val="000000" w:themeColor="text1"/>
          <w:sz w:val="22"/>
          <w:szCs w:val="22"/>
          <w:shd w:val="clear" w:color="auto" w:fill="FFFFFF"/>
        </w:rPr>
      </w:pPr>
    </w:p>
    <w:sectPr w:rsidR="006B3864" w:rsidRPr="006B3864"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0-02-14T13:11:00Z" w:initials="NEH">
    <w:p w14:paraId="22A9006F" w14:textId="77777777" w:rsidR="00CB298C" w:rsidRDefault="00D2675D" w:rsidP="00CB298C">
      <w:r>
        <w:rPr>
          <w:rStyle w:val="CommentReference"/>
        </w:rPr>
        <w:annotationRef/>
      </w:r>
      <w:r w:rsidR="00CB298C">
        <w:t xml:space="preserve">There is evidence that the adipocytes within closer proximity to the alveolar epithelial cells provide a primary source of lipids to the milk production. </w:t>
      </w:r>
      <w:r w:rsidR="00CB298C">
        <w:br/>
      </w:r>
      <w:hyperlink r:id="rId1" w:history="1">
        <w:r w:rsidR="00CB298C">
          <w:rPr>
            <w:rStyle w:val="Hyperlink"/>
          </w:rPr>
          <w:t>https://www.ncbi.nlm.nih.gov/pmc/articles/PMC6123393/pdf/41467_2018_Article_5911.pdf</w:t>
        </w:r>
      </w:hyperlink>
    </w:p>
    <w:p w14:paraId="717A3647" w14:textId="0D020323" w:rsidR="00D2675D" w:rsidRDefault="00CB298C">
      <w:pPr>
        <w:pStyle w:val="CommentText"/>
      </w:pPr>
      <w:r>
        <w:t xml:space="preserve"> Check their references 1 and 5-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7A36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7A3647" w16cid:durableId="21F11A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8834D" w14:textId="77777777" w:rsidR="00E14B99" w:rsidRDefault="00E14B99" w:rsidP="006E77C5">
      <w:r>
        <w:separator/>
      </w:r>
    </w:p>
  </w:endnote>
  <w:endnote w:type="continuationSeparator" w:id="0">
    <w:p w14:paraId="65A58EF9" w14:textId="77777777" w:rsidR="00E14B99" w:rsidRDefault="00E14B99"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86DEB" w14:textId="77777777" w:rsidR="00E14B99" w:rsidRDefault="00E14B99" w:rsidP="006E77C5">
      <w:r>
        <w:separator/>
      </w:r>
    </w:p>
  </w:footnote>
  <w:footnote w:type="continuationSeparator" w:id="0">
    <w:p w14:paraId="27F82992" w14:textId="77777777" w:rsidR="00E14B99" w:rsidRDefault="00E14B99" w:rsidP="006E77C5">
      <w:r>
        <w:continuationSeparator/>
      </w:r>
    </w:p>
  </w:footnote>
  <w:footnote w:id="1">
    <w:p w14:paraId="0252733D" w14:textId="77777777" w:rsidR="008B3CA4" w:rsidRPr="002F21E9" w:rsidRDefault="008B3CA4" w:rsidP="00494187">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301BA861" w14:textId="77777777" w:rsidR="008B3CA4" w:rsidRDefault="008B3CA4" w:rsidP="0049418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C06E4"/>
    <w:rsid w:val="00143D60"/>
    <w:rsid w:val="001D22FF"/>
    <w:rsid w:val="00212CBF"/>
    <w:rsid w:val="002539DB"/>
    <w:rsid w:val="00472C36"/>
    <w:rsid w:val="00494187"/>
    <w:rsid w:val="00580AF3"/>
    <w:rsid w:val="006B12FE"/>
    <w:rsid w:val="006B3864"/>
    <w:rsid w:val="006E77C5"/>
    <w:rsid w:val="00790E70"/>
    <w:rsid w:val="008B3CA4"/>
    <w:rsid w:val="008D31D2"/>
    <w:rsid w:val="009A1ED6"/>
    <w:rsid w:val="00A857D5"/>
    <w:rsid w:val="00AD2F62"/>
    <w:rsid w:val="00C03F0D"/>
    <w:rsid w:val="00C458BA"/>
    <w:rsid w:val="00C57D5F"/>
    <w:rsid w:val="00CB298C"/>
    <w:rsid w:val="00D2675D"/>
    <w:rsid w:val="00E14B99"/>
    <w:rsid w:val="00E54994"/>
    <w:rsid w:val="00E933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6123393/pdf/41467_2018_Article_5911.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FAAD4-4E39-5A4A-81D7-47F9D1F34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2</Pages>
  <Words>33112</Words>
  <Characters>188744</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8</cp:revision>
  <dcterms:created xsi:type="dcterms:W3CDTF">2020-02-05T19:13:00Z</dcterms:created>
  <dcterms:modified xsi:type="dcterms:W3CDTF">2020-02-1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